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1190747"/>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6DEF7C89" w14:textId="397FDA09" w:rsidR="00747F0C" w:rsidRPr="00747F0C" w:rsidRDefault="00CC02D8">
      <w:pPr>
        <w:pStyle w:val="TOC1"/>
        <w:rPr>
          <w:rFonts w:ascii="Times New Roman" w:eastAsiaTheme="minorEastAsia" w:hAnsi="Times New Roman" w:cs="Times New Roman"/>
          <w:noProof/>
          <w:sz w:val="24"/>
          <w:szCs w:val="24"/>
        </w:rPr>
      </w:pPr>
      <w:r w:rsidRPr="00747F0C">
        <w:rPr>
          <w:rFonts w:ascii="Times New Roman" w:hAnsi="Times New Roman" w:cs="Times New Roman"/>
          <w:sz w:val="24"/>
          <w:szCs w:val="24"/>
        </w:rPr>
        <w:fldChar w:fldCharType="begin"/>
      </w:r>
      <w:r w:rsidRPr="00747F0C">
        <w:rPr>
          <w:rFonts w:ascii="Times New Roman" w:hAnsi="Times New Roman" w:cs="Times New Roman"/>
          <w:sz w:val="24"/>
          <w:szCs w:val="24"/>
        </w:rPr>
        <w:instrText xml:space="preserve"> TOC \o "1-1" \h \z \t "Sub Judul,2,Sub Judul Bab 2,2,Sub Bab Bab 2,3,Sub Judul Bab 3,2,Sub Bab Bab 3,3" </w:instrText>
      </w:r>
      <w:r w:rsidRPr="00747F0C">
        <w:rPr>
          <w:rFonts w:ascii="Times New Roman" w:hAnsi="Times New Roman" w:cs="Times New Roman"/>
          <w:sz w:val="24"/>
          <w:szCs w:val="24"/>
        </w:rPr>
        <w:fldChar w:fldCharType="separate"/>
      </w:r>
      <w:hyperlink w:anchor="_Toc71190747" w:history="1">
        <w:r w:rsidR="00747F0C" w:rsidRPr="00747F0C">
          <w:rPr>
            <w:rStyle w:val="Hyperlink"/>
            <w:rFonts w:ascii="Times New Roman" w:hAnsi="Times New Roman" w:cs="Times New Roman"/>
            <w:b/>
            <w:bCs/>
            <w:noProof/>
            <w:sz w:val="24"/>
            <w:szCs w:val="24"/>
          </w:rPr>
          <w:t>Daftar I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ii</w:t>
        </w:r>
        <w:r w:rsidR="00747F0C" w:rsidRPr="00747F0C">
          <w:rPr>
            <w:rFonts w:ascii="Times New Roman" w:hAnsi="Times New Roman" w:cs="Times New Roman"/>
            <w:noProof/>
            <w:webHidden/>
            <w:sz w:val="24"/>
            <w:szCs w:val="24"/>
          </w:rPr>
          <w:fldChar w:fldCharType="end"/>
        </w:r>
      </w:hyperlink>
    </w:p>
    <w:p w14:paraId="17897B66" w14:textId="4C335DAA" w:rsidR="00747F0C" w:rsidRPr="00747F0C" w:rsidRDefault="00DE1E23">
      <w:pPr>
        <w:pStyle w:val="TOC1"/>
        <w:rPr>
          <w:rFonts w:ascii="Times New Roman" w:eastAsiaTheme="minorEastAsia" w:hAnsi="Times New Roman" w:cs="Times New Roman"/>
          <w:noProof/>
          <w:sz w:val="24"/>
          <w:szCs w:val="24"/>
        </w:rPr>
      </w:pPr>
      <w:hyperlink w:anchor="_Toc71190748" w:history="1">
        <w:r w:rsidR="00747F0C" w:rsidRPr="00747F0C">
          <w:rPr>
            <w:rStyle w:val="Hyperlink"/>
            <w:rFonts w:ascii="Times New Roman" w:hAnsi="Times New Roman" w:cs="Times New Roman"/>
            <w:b/>
            <w:bCs/>
            <w:noProof/>
            <w:sz w:val="24"/>
            <w:szCs w:val="24"/>
          </w:rPr>
          <w:t>Daftar Gamba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iv</w:t>
        </w:r>
        <w:r w:rsidR="00747F0C" w:rsidRPr="00747F0C">
          <w:rPr>
            <w:rFonts w:ascii="Times New Roman" w:hAnsi="Times New Roman" w:cs="Times New Roman"/>
            <w:noProof/>
            <w:webHidden/>
            <w:sz w:val="24"/>
            <w:szCs w:val="24"/>
          </w:rPr>
          <w:fldChar w:fldCharType="end"/>
        </w:r>
      </w:hyperlink>
    </w:p>
    <w:p w14:paraId="104FB3A0" w14:textId="491A4561" w:rsidR="00747F0C" w:rsidRPr="00747F0C" w:rsidRDefault="00DE1E23">
      <w:pPr>
        <w:pStyle w:val="TOC1"/>
        <w:rPr>
          <w:rFonts w:ascii="Times New Roman" w:eastAsiaTheme="minorEastAsia" w:hAnsi="Times New Roman" w:cs="Times New Roman"/>
          <w:noProof/>
          <w:sz w:val="24"/>
          <w:szCs w:val="24"/>
        </w:rPr>
      </w:pPr>
      <w:hyperlink w:anchor="_Toc71190749" w:history="1">
        <w:r w:rsidR="00747F0C" w:rsidRPr="00747F0C">
          <w:rPr>
            <w:rStyle w:val="Hyperlink"/>
            <w:rFonts w:ascii="Times New Roman" w:hAnsi="Times New Roman" w:cs="Times New Roman"/>
            <w:b/>
            <w:bCs/>
            <w:noProof/>
            <w:sz w:val="24"/>
            <w:szCs w:val="24"/>
          </w:rPr>
          <w:t>Daftar Tabe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vi</w:t>
        </w:r>
        <w:r w:rsidR="00747F0C" w:rsidRPr="00747F0C">
          <w:rPr>
            <w:rFonts w:ascii="Times New Roman" w:hAnsi="Times New Roman" w:cs="Times New Roman"/>
            <w:noProof/>
            <w:webHidden/>
            <w:sz w:val="24"/>
            <w:szCs w:val="24"/>
          </w:rPr>
          <w:fldChar w:fldCharType="end"/>
        </w:r>
      </w:hyperlink>
    </w:p>
    <w:p w14:paraId="5CAAC41C" w14:textId="487A09A1" w:rsidR="00747F0C" w:rsidRPr="00747F0C" w:rsidRDefault="00DE1E23">
      <w:pPr>
        <w:pStyle w:val="TOC1"/>
        <w:rPr>
          <w:rFonts w:ascii="Times New Roman" w:eastAsiaTheme="minorEastAsia" w:hAnsi="Times New Roman" w:cs="Times New Roman"/>
          <w:noProof/>
          <w:sz w:val="24"/>
          <w:szCs w:val="24"/>
        </w:rPr>
      </w:pPr>
      <w:hyperlink w:anchor="_Toc71190750" w:history="1">
        <w:r w:rsidR="00747F0C" w:rsidRPr="00747F0C">
          <w:rPr>
            <w:rStyle w:val="Hyperlink"/>
            <w:rFonts w:ascii="Times New Roman" w:hAnsi="Times New Roman" w:cs="Times New Roman"/>
            <w:b/>
            <w:bCs/>
            <w:noProof/>
            <w:sz w:val="24"/>
            <w:szCs w:val="24"/>
          </w:rPr>
          <w:t>BAB I PENDAHULU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w:t>
        </w:r>
        <w:r w:rsidR="00747F0C" w:rsidRPr="00747F0C">
          <w:rPr>
            <w:rFonts w:ascii="Times New Roman" w:hAnsi="Times New Roman" w:cs="Times New Roman"/>
            <w:noProof/>
            <w:webHidden/>
            <w:sz w:val="24"/>
            <w:szCs w:val="24"/>
          </w:rPr>
          <w:fldChar w:fldCharType="end"/>
        </w:r>
      </w:hyperlink>
    </w:p>
    <w:p w14:paraId="1E324ED9" w14:textId="2D1CFF8D"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51" w:history="1">
        <w:r w:rsidR="00747F0C" w:rsidRPr="00747F0C">
          <w:rPr>
            <w:rStyle w:val="Hyperlink"/>
            <w:rFonts w:ascii="Times New Roman" w:hAnsi="Times New Roman" w:cs="Times New Roman"/>
            <w:noProof/>
            <w:sz w:val="24"/>
            <w:szCs w:val="24"/>
          </w:rPr>
          <w:t>1.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Latar Belaka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w:t>
        </w:r>
        <w:r w:rsidR="00747F0C" w:rsidRPr="00747F0C">
          <w:rPr>
            <w:rFonts w:ascii="Times New Roman" w:hAnsi="Times New Roman" w:cs="Times New Roman"/>
            <w:noProof/>
            <w:webHidden/>
            <w:sz w:val="24"/>
            <w:szCs w:val="24"/>
          </w:rPr>
          <w:fldChar w:fldCharType="end"/>
        </w:r>
      </w:hyperlink>
    </w:p>
    <w:p w14:paraId="0B07AB29" w14:textId="12C84A7E"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52" w:history="1">
        <w:r w:rsidR="00747F0C" w:rsidRPr="00747F0C">
          <w:rPr>
            <w:rStyle w:val="Hyperlink"/>
            <w:rFonts w:ascii="Times New Roman" w:hAnsi="Times New Roman" w:cs="Times New Roman"/>
            <w:noProof/>
            <w:sz w:val="24"/>
            <w:szCs w:val="24"/>
          </w:rPr>
          <w:t>1.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Rumusan Masalah</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403DEC95" w14:textId="7BB3CB59"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53" w:history="1">
        <w:r w:rsidR="00747F0C" w:rsidRPr="00747F0C">
          <w:rPr>
            <w:rStyle w:val="Hyperlink"/>
            <w:rFonts w:ascii="Times New Roman" w:hAnsi="Times New Roman" w:cs="Times New Roman"/>
            <w:noProof/>
            <w:sz w:val="24"/>
            <w:szCs w:val="24"/>
          </w:rPr>
          <w:t>1.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Batasan Masalah</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22A9DBCF" w14:textId="2C131674"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54" w:history="1">
        <w:r w:rsidR="00747F0C" w:rsidRPr="00747F0C">
          <w:rPr>
            <w:rStyle w:val="Hyperlink"/>
            <w:rFonts w:ascii="Times New Roman" w:hAnsi="Times New Roman" w:cs="Times New Roman"/>
            <w:noProof/>
            <w:sz w:val="24"/>
            <w:szCs w:val="24"/>
          </w:rPr>
          <w:t>1.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ujuan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69625935" w14:textId="0A8F6D5F"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55" w:history="1">
        <w:r w:rsidR="00747F0C" w:rsidRPr="00747F0C">
          <w:rPr>
            <w:rStyle w:val="Hyperlink"/>
            <w:rFonts w:ascii="Times New Roman" w:hAnsi="Times New Roman" w:cs="Times New Roman"/>
            <w:noProof/>
            <w:sz w:val="24"/>
            <w:szCs w:val="24"/>
          </w:rPr>
          <w:t>1.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anfaat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7D052B41" w14:textId="7742C448"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56" w:history="1">
        <w:r w:rsidR="00747F0C" w:rsidRPr="00747F0C">
          <w:rPr>
            <w:rStyle w:val="Hyperlink"/>
            <w:rFonts w:ascii="Times New Roman" w:hAnsi="Times New Roman" w:cs="Times New Roman"/>
            <w:noProof/>
            <w:sz w:val="24"/>
            <w:szCs w:val="24"/>
          </w:rPr>
          <w:t>1.6.</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ahapan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4A59571F" w14:textId="24CF61B0"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57" w:history="1">
        <w:r w:rsidR="00747F0C" w:rsidRPr="00747F0C">
          <w:rPr>
            <w:rStyle w:val="Hyperlink"/>
            <w:rFonts w:ascii="Times New Roman" w:hAnsi="Times New Roman" w:cs="Times New Roman"/>
            <w:noProof/>
            <w:sz w:val="24"/>
            <w:szCs w:val="24"/>
          </w:rPr>
          <w:t>1.7.</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Sistematika Penulis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w:t>
        </w:r>
        <w:r w:rsidR="00747F0C" w:rsidRPr="00747F0C">
          <w:rPr>
            <w:rFonts w:ascii="Times New Roman" w:hAnsi="Times New Roman" w:cs="Times New Roman"/>
            <w:noProof/>
            <w:webHidden/>
            <w:sz w:val="24"/>
            <w:szCs w:val="24"/>
          </w:rPr>
          <w:fldChar w:fldCharType="end"/>
        </w:r>
      </w:hyperlink>
    </w:p>
    <w:p w14:paraId="60701980" w14:textId="29033C7A" w:rsidR="00747F0C" w:rsidRPr="00747F0C" w:rsidRDefault="00DE1E23">
      <w:pPr>
        <w:pStyle w:val="TOC1"/>
        <w:rPr>
          <w:rFonts w:ascii="Times New Roman" w:eastAsiaTheme="minorEastAsia" w:hAnsi="Times New Roman" w:cs="Times New Roman"/>
          <w:noProof/>
          <w:sz w:val="24"/>
          <w:szCs w:val="24"/>
        </w:rPr>
      </w:pPr>
      <w:hyperlink w:anchor="_Toc71190758" w:history="1">
        <w:r w:rsidR="00747F0C" w:rsidRPr="00747F0C">
          <w:rPr>
            <w:rStyle w:val="Hyperlink"/>
            <w:rFonts w:ascii="Times New Roman" w:hAnsi="Times New Roman" w:cs="Times New Roman"/>
            <w:b/>
            <w:bCs/>
            <w:noProof/>
            <w:sz w:val="24"/>
            <w:szCs w:val="24"/>
          </w:rPr>
          <w:t>BAB II TINJAUAN LITERATU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w:t>
        </w:r>
        <w:r w:rsidR="00747F0C" w:rsidRPr="00747F0C">
          <w:rPr>
            <w:rFonts w:ascii="Times New Roman" w:hAnsi="Times New Roman" w:cs="Times New Roman"/>
            <w:noProof/>
            <w:webHidden/>
            <w:sz w:val="24"/>
            <w:szCs w:val="24"/>
          </w:rPr>
          <w:fldChar w:fldCharType="end"/>
        </w:r>
      </w:hyperlink>
    </w:p>
    <w:p w14:paraId="478F2A27" w14:textId="6F52CBEB"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59" w:history="1">
        <w:r w:rsidR="00747F0C" w:rsidRPr="00747F0C">
          <w:rPr>
            <w:rStyle w:val="Hyperlink"/>
            <w:rFonts w:ascii="Times New Roman" w:hAnsi="Times New Roman" w:cs="Times New Roman"/>
            <w:noProof/>
            <w:sz w:val="24"/>
            <w:szCs w:val="24"/>
          </w:rPr>
          <w:t>2.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injauan Stud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w:t>
        </w:r>
        <w:r w:rsidR="00747F0C" w:rsidRPr="00747F0C">
          <w:rPr>
            <w:rFonts w:ascii="Times New Roman" w:hAnsi="Times New Roman" w:cs="Times New Roman"/>
            <w:noProof/>
            <w:webHidden/>
            <w:sz w:val="24"/>
            <w:szCs w:val="24"/>
          </w:rPr>
          <w:fldChar w:fldCharType="end"/>
        </w:r>
      </w:hyperlink>
    </w:p>
    <w:p w14:paraId="5A50EE29" w14:textId="1D8C5B5D"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60" w:history="1">
        <w:r w:rsidR="00747F0C" w:rsidRPr="00747F0C">
          <w:rPr>
            <w:rStyle w:val="Hyperlink"/>
            <w:rFonts w:ascii="Times New Roman" w:hAnsi="Times New Roman" w:cs="Times New Roman"/>
            <w:noProof/>
            <w:sz w:val="24"/>
            <w:szCs w:val="24"/>
          </w:rPr>
          <w:t>2.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injauan Pusta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9</w:t>
        </w:r>
        <w:r w:rsidR="00747F0C" w:rsidRPr="00747F0C">
          <w:rPr>
            <w:rFonts w:ascii="Times New Roman" w:hAnsi="Times New Roman" w:cs="Times New Roman"/>
            <w:noProof/>
            <w:webHidden/>
            <w:sz w:val="24"/>
            <w:szCs w:val="24"/>
          </w:rPr>
          <w:fldChar w:fldCharType="end"/>
        </w:r>
      </w:hyperlink>
    </w:p>
    <w:p w14:paraId="6DCD8C7C" w14:textId="20C59597"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61" w:history="1">
        <w:r w:rsidR="00747F0C" w:rsidRPr="00747F0C">
          <w:rPr>
            <w:rStyle w:val="Hyperlink"/>
            <w:rFonts w:ascii="Times New Roman" w:hAnsi="Times New Roman" w:cs="Times New Roman"/>
            <w:noProof/>
            <w:sz w:val="24"/>
            <w:szCs w:val="24"/>
          </w:rPr>
          <w:t>2.2.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Jantu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9</w:t>
        </w:r>
        <w:r w:rsidR="00747F0C" w:rsidRPr="00747F0C">
          <w:rPr>
            <w:rFonts w:ascii="Times New Roman" w:hAnsi="Times New Roman" w:cs="Times New Roman"/>
            <w:noProof/>
            <w:webHidden/>
            <w:sz w:val="24"/>
            <w:szCs w:val="24"/>
          </w:rPr>
          <w:fldChar w:fldCharType="end"/>
        </w:r>
      </w:hyperlink>
    </w:p>
    <w:p w14:paraId="019358FA" w14:textId="7C86D8A8"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62" w:history="1">
        <w:r w:rsidR="00747F0C" w:rsidRPr="00747F0C">
          <w:rPr>
            <w:rStyle w:val="Hyperlink"/>
            <w:rFonts w:ascii="Times New Roman" w:hAnsi="Times New Roman" w:cs="Times New Roman"/>
            <w:noProof/>
            <w:sz w:val="24"/>
            <w:szCs w:val="24"/>
          </w:rPr>
          <w:t>2.2.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Deteksi Penyakit Jantu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9</w:t>
        </w:r>
        <w:r w:rsidR="00747F0C" w:rsidRPr="00747F0C">
          <w:rPr>
            <w:rFonts w:ascii="Times New Roman" w:hAnsi="Times New Roman" w:cs="Times New Roman"/>
            <w:noProof/>
            <w:webHidden/>
            <w:sz w:val="24"/>
            <w:szCs w:val="24"/>
          </w:rPr>
          <w:fldChar w:fldCharType="end"/>
        </w:r>
      </w:hyperlink>
    </w:p>
    <w:p w14:paraId="0CC91FE7" w14:textId="1DD4624D"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63" w:history="1">
        <w:r w:rsidR="00747F0C" w:rsidRPr="00747F0C">
          <w:rPr>
            <w:rStyle w:val="Hyperlink"/>
            <w:rFonts w:ascii="Times New Roman" w:hAnsi="Times New Roman" w:cs="Times New Roman"/>
            <w:noProof/>
            <w:sz w:val="24"/>
            <w:szCs w:val="24"/>
          </w:rPr>
          <w:t>2.2.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achine Learn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0</w:t>
        </w:r>
        <w:r w:rsidR="00747F0C" w:rsidRPr="00747F0C">
          <w:rPr>
            <w:rFonts w:ascii="Times New Roman" w:hAnsi="Times New Roman" w:cs="Times New Roman"/>
            <w:noProof/>
            <w:webHidden/>
            <w:sz w:val="24"/>
            <w:szCs w:val="24"/>
          </w:rPr>
          <w:fldChar w:fldCharType="end"/>
        </w:r>
      </w:hyperlink>
    </w:p>
    <w:p w14:paraId="1AD9936C" w14:textId="666216EA"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64" w:history="1">
        <w:r w:rsidR="00747F0C" w:rsidRPr="00747F0C">
          <w:rPr>
            <w:rStyle w:val="Hyperlink"/>
            <w:rFonts w:ascii="Times New Roman" w:hAnsi="Times New Roman" w:cs="Times New Roman"/>
            <w:noProof/>
            <w:sz w:val="24"/>
            <w:szCs w:val="24"/>
          </w:rPr>
          <w:t>2.2.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lasifik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1</w:t>
        </w:r>
        <w:r w:rsidR="00747F0C" w:rsidRPr="00747F0C">
          <w:rPr>
            <w:rFonts w:ascii="Times New Roman" w:hAnsi="Times New Roman" w:cs="Times New Roman"/>
            <w:noProof/>
            <w:webHidden/>
            <w:sz w:val="24"/>
            <w:szCs w:val="24"/>
          </w:rPr>
          <w:fldChar w:fldCharType="end"/>
        </w:r>
      </w:hyperlink>
    </w:p>
    <w:p w14:paraId="27F9658C" w14:textId="54722660"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65" w:history="1">
        <w:r w:rsidR="00747F0C" w:rsidRPr="00747F0C">
          <w:rPr>
            <w:rStyle w:val="Hyperlink"/>
            <w:rFonts w:ascii="Times New Roman" w:hAnsi="Times New Roman" w:cs="Times New Roman"/>
            <w:noProof/>
            <w:sz w:val="24"/>
            <w:szCs w:val="24"/>
          </w:rPr>
          <w:t>2.2.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Algoritma XgBoost</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3</w:t>
        </w:r>
        <w:r w:rsidR="00747F0C" w:rsidRPr="00747F0C">
          <w:rPr>
            <w:rFonts w:ascii="Times New Roman" w:hAnsi="Times New Roman" w:cs="Times New Roman"/>
            <w:noProof/>
            <w:webHidden/>
            <w:sz w:val="24"/>
            <w:szCs w:val="24"/>
          </w:rPr>
          <w:fldChar w:fldCharType="end"/>
        </w:r>
      </w:hyperlink>
    </w:p>
    <w:p w14:paraId="25B97CBF" w14:textId="6EBF47D6"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66" w:history="1">
        <w:r w:rsidR="00747F0C" w:rsidRPr="00747F0C">
          <w:rPr>
            <w:rStyle w:val="Hyperlink"/>
            <w:rFonts w:ascii="Times New Roman" w:hAnsi="Times New Roman" w:cs="Times New Roman"/>
            <w:noProof/>
            <w:sz w:val="24"/>
            <w:szCs w:val="24"/>
          </w:rPr>
          <w:t>2.2.6.</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arameter Algoritma XgBoost</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5</w:t>
        </w:r>
        <w:r w:rsidR="00747F0C" w:rsidRPr="00747F0C">
          <w:rPr>
            <w:rFonts w:ascii="Times New Roman" w:hAnsi="Times New Roman" w:cs="Times New Roman"/>
            <w:noProof/>
            <w:webHidden/>
            <w:sz w:val="24"/>
            <w:szCs w:val="24"/>
          </w:rPr>
          <w:fldChar w:fldCharType="end"/>
        </w:r>
      </w:hyperlink>
    </w:p>
    <w:p w14:paraId="57F37527" w14:textId="4E7F4F5E"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67" w:history="1">
        <w:r w:rsidR="00747F0C" w:rsidRPr="00747F0C">
          <w:rPr>
            <w:rStyle w:val="Hyperlink"/>
            <w:rFonts w:ascii="Times New Roman" w:hAnsi="Times New Roman" w:cs="Times New Roman"/>
            <w:noProof/>
            <w:sz w:val="24"/>
            <w:szCs w:val="24"/>
          </w:rPr>
          <w:t>2.2.7.</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Randomized Search Optimize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5</w:t>
        </w:r>
        <w:r w:rsidR="00747F0C" w:rsidRPr="00747F0C">
          <w:rPr>
            <w:rFonts w:ascii="Times New Roman" w:hAnsi="Times New Roman" w:cs="Times New Roman"/>
            <w:noProof/>
            <w:webHidden/>
            <w:sz w:val="24"/>
            <w:szCs w:val="24"/>
          </w:rPr>
          <w:fldChar w:fldCharType="end"/>
        </w:r>
      </w:hyperlink>
    </w:p>
    <w:p w14:paraId="31E23F7C" w14:textId="06F0D0BA"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68" w:history="1">
        <w:r w:rsidR="00747F0C" w:rsidRPr="00747F0C">
          <w:rPr>
            <w:rStyle w:val="Hyperlink"/>
            <w:rFonts w:ascii="Times New Roman" w:hAnsi="Times New Roman" w:cs="Times New Roman"/>
            <w:noProof/>
            <w:sz w:val="24"/>
            <w:szCs w:val="24"/>
          </w:rPr>
          <w:t>2.2.8.</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Cross Validatio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6</w:t>
        </w:r>
        <w:r w:rsidR="00747F0C" w:rsidRPr="00747F0C">
          <w:rPr>
            <w:rFonts w:ascii="Times New Roman" w:hAnsi="Times New Roman" w:cs="Times New Roman"/>
            <w:noProof/>
            <w:webHidden/>
            <w:sz w:val="24"/>
            <w:szCs w:val="24"/>
          </w:rPr>
          <w:fldChar w:fldCharType="end"/>
        </w:r>
      </w:hyperlink>
    </w:p>
    <w:p w14:paraId="4FAA3FD4" w14:textId="6D665C54"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69" w:history="1">
        <w:r w:rsidR="00747F0C" w:rsidRPr="00747F0C">
          <w:rPr>
            <w:rStyle w:val="Hyperlink"/>
            <w:rFonts w:ascii="Times New Roman" w:hAnsi="Times New Roman" w:cs="Times New Roman"/>
            <w:noProof/>
            <w:sz w:val="24"/>
            <w:szCs w:val="24"/>
          </w:rPr>
          <w:t>2.2.9.</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Confusion Matrix</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7</w:t>
        </w:r>
        <w:r w:rsidR="00747F0C" w:rsidRPr="00747F0C">
          <w:rPr>
            <w:rFonts w:ascii="Times New Roman" w:hAnsi="Times New Roman" w:cs="Times New Roman"/>
            <w:noProof/>
            <w:webHidden/>
            <w:sz w:val="24"/>
            <w:szCs w:val="24"/>
          </w:rPr>
          <w:fldChar w:fldCharType="end"/>
        </w:r>
      </w:hyperlink>
    </w:p>
    <w:p w14:paraId="515F824E" w14:textId="57F72190" w:rsidR="00747F0C" w:rsidRPr="00747F0C" w:rsidRDefault="00DE1E23">
      <w:pPr>
        <w:pStyle w:val="TOC1"/>
        <w:rPr>
          <w:rFonts w:ascii="Times New Roman" w:eastAsiaTheme="minorEastAsia" w:hAnsi="Times New Roman" w:cs="Times New Roman"/>
          <w:noProof/>
          <w:sz w:val="24"/>
          <w:szCs w:val="24"/>
        </w:rPr>
      </w:pPr>
      <w:hyperlink w:anchor="_Toc71190770" w:history="1">
        <w:r w:rsidR="00747F0C" w:rsidRPr="00747F0C">
          <w:rPr>
            <w:rStyle w:val="Hyperlink"/>
            <w:rFonts w:ascii="Times New Roman" w:hAnsi="Times New Roman" w:cs="Times New Roman"/>
            <w:b/>
            <w:bCs/>
            <w:noProof/>
            <w:sz w:val="24"/>
            <w:szCs w:val="24"/>
          </w:rPr>
          <w:t>BAB III METODOLOGI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8</w:t>
        </w:r>
        <w:r w:rsidR="00747F0C" w:rsidRPr="00747F0C">
          <w:rPr>
            <w:rFonts w:ascii="Times New Roman" w:hAnsi="Times New Roman" w:cs="Times New Roman"/>
            <w:noProof/>
            <w:webHidden/>
            <w:sz w:val="24"/>
            <w:szCs w:val="24"/>
          </w:rPr>
          <w:fldChar w:fldCharType="end"/>
        </w:r>
      </w:hyperlink>
    </w:p>
    <w:p w14:paraId="5816BF74" w14:textId="36E1223F"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71" w:history="1">
        <w:r w:rsidR="00747F0C" w:rsidRPr="00747F0C">
          <w:rPr>
            <w:rStyle w:val="Hyperlink"/>
            <w:rFonts w:ascii="Times New Roman" w:hAnsi="Times New Roman" w:cs="Times New Roman"/>
            <w:noProof/>
            <w:sz w:val="24"/>
            <w:szCs w:val="24"/>
          </w:rPr>
          <w:t>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etode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8</w:t>
        </w:r>
        <w:r w:rsidR="00747F0C" w:rsidRPr="00747F0C">
          <w:rPr>
            <w:rFonts w:ascii="Times New Roman" w:hAnsi="Times New Roman" w:cs="Times New Roman"/>
            <w:noProof/>
            <w:webHidden/>
            <w:sz w:val="24"/>
            <w:szCs w:val="24"/>
          </w:rPr>
          <w:fldChar w:fldCharType="end"/>
        </w:r>
      </w:hyperlink>
    </w:p>
    <w:p w14:paraId="7BBBAC2A" w14:textId="6949C5B3"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72" w:history="1">
        <w:r w:rsidR="00747F0C" w:rsidRPr="00747F0C">
          <w:rPr>
            <w:rStyle w:val="Hyperlink"/>
            <w:rFonts w:ascii="Times New Roman" w:hAnsi="Times New Roman" w:cs="Times New Roman"/>
            <w:noProof/>
            <w:sz w:val="24"/>
            <w:szCs w:val="24"/>
          </w:rPr>
          <w:t>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ngumpulan Dat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9</w:t>
        </w:r>
        <w:r w:rsidR="00747F0C" w:rsidRPr="00747F0C">
          <w:rPr>
            <w:rFonts w:ascii="Times New Roman" w:hAnsi="Times New Roman" w:cs="Times New Roman"/>
            <w:noProof/>
            <w:webHidden/>
            <w:sz w:val="24"/>
            <w:szCs w:val="24"/>
          </w:rPr>
          <w:fldChar w:fldCharType="end"/>
        </w:r>
      </w:hyperlink>
    </w:p>
    <w:p w14:paraId="69C8BE18" w14:textId="7DF70035"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73" w:history="1">
        <w:r w:rsidR="00747F0C" w:rsidRPr="00747F0C">
          <w:rPr>
            <w:rStyle w:val="Hyperlink"/>
            <w:rFonts w:ascii="Times New Roman" w:hAnsi="Times New Roman" w:cs="Times New Roman"/>
            <w:noProof/>
            <w:sz w:val="24"/>
            <w:szCs w:val="24"/>
          </w:rPr>
          <w:t>3.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ngolahan Data Aw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9</w:t>
        </w:r>
        <w:r w:rsidR="00747F0C" w:rsidRPr="00747F0C">
          <w:rPr>
            <w:rFonts w:ascii="Times New Roman" w:hAnsi="Times New Roman" w:cs="Times New Roman"/>
            <w:noProof/>
            <w:webHidden/>
            <w:sz w:val="24"/>
            <w:szCs w:val="24"/>
          </w:rPr>
          <w:fldChar w:fldCharType="end"/>
        </w:r>
      </w:hyperlink>
    </w:p>
    <w:p w14:paraId="55317BDB" w14:textId="4CF0C3F6"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74" w:history="1">
        <w:r w:rsidR="00747F0C" w:rsidRPr="00747F0C">
          <w:rPr>
            <w:rStyle w:val="Hyperlink"/>
            <w:rFonts w:ascii="Times New Roman" w:hAnsi="Times New Roman" w:cs="Times New Roman"/>
            <w:noProof/>
            <w:sz w:val="24"/>
            <w:szCs w:val="24"/>
          </w:rPr>
          <w:t>3.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Analisis kebutuh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1</w:t>
        </w:r>
        <w:r w:rsidR="00747F0C" w:rsidRPr="00747F0C">
          <w:rPr>
            <w:rFonts w:ascii="Times New Roman" w:hAnsi="Times New Roman" w:cs="Times New Roman"/>
            <w:noProof/>
            <w:webHidden/>
            <w:sz w:val="24"/>
            <w:szCs w:val="24"/>
          </w:rPr>
          <w:fldChar w:fldCharType="end"/>
        </w:r>
      </w:hyperlink>
    </w:p>
    <w:p w14:paraId="666951EE" w14:textId="036837C4"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75" w:history="1">
        <w:r w:rsidR="00747F0C" w:rsidRPr="00747F0C">
          <w:rPr>
            <w:rStyle w:val="Hyperlink"/>
            <w:rFonts w:ascii="Times New Roman" w:hAnsi="Times New Roman" w:cs="Times New Roman"/>
            <w:noProof/>
            <w:sz w:val="24"/>
            <w:szCs w:val="24"/>
          </w:rPr>
          <w:t>3.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ebutuhan Fungsion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1</w:t>
        </w:r>
        <w:r w:rsidR="00747F0C" w:rsidRPr="00747F0C">
          <w:rPr>
            <w:rFonts w:ascii="Times New Roman" w:hAnsi="Times New Roman" w:cs="Times New Roman"/>
            <w:noProof/>
            <w:webHidden/>
            <w:sz w:val="24"/>
            <w:szCs w:val="24"/>
          </w:rPr>
          <w:fldChar w:fldCharType="end"/>
        </w:r>
      </w:hyperlink>
    </w:p>
    <w:p w14:paraId="7178FB56" w14:textId="5EA93C75"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76" w:history="1">
        <w:r w:rsidR="00747F0C" w:rsidRPr="00747F0C">
          <w:rPr>
            <w:rStyle w:val="Hyperlink"/>
            <w:rFonts w:ascii="Times New Roman" w:hAnsi="Times New Roman" w:cs="Times New Roman"/>
            <w:noProof/>
            <w:sz w:val="24"/>
            <w:szCs w:val="24"/>
          </w:rPr>
          <w:t>3.3.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ebutuhan Non Fungsion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1</w:t>
        </w:r>
        <w:r w:rsidR="00747F0C" w:rsidRPr="00747F0C">
          <w:rPr>
            <w:rFonts w:ascii="Times New Roman" w:hAnsi="Times New Roman" w:cs="Times New Roman"/>
            <w:noProof/>
            <w:webHidden/>
            <w:sz w:val="24"/>
            <w:szCs w:val="24"/>
          </w:rPr>
          <w:fldChar w:fldCharType="end"/>
        </w:r>
      </w:hyperlink>
    </w:p>
    <w:p w14:paraId="494F1751" w14:textId="047EE23C"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77" w:history="1">
        <w:r w:rsidR="00747F0C" w:rsidRPr="00747F0C">
          <w:rPr>
            <w:rStyle w:val="Hyperlink"/>
            <w:rFonts w:ascii="Times New Roman" w:hAnsi="Times New Roman" w:cs="Times New Roman"/>
            <w:noProof/>
            <w:sz w:val="24"/>
            <w:szCs w:val="24"/>
          </w:rPr>
          <w:t>3.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mbuatan Model Klasifik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7A3E48AD" w14:textId="7A8D470F"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78" w:history="1">
        <w:r w:rsidR="00747F0C" w:rsidRPr="00747F0C">
          <w:rPr>
            <w:rStyle w:val="Hyperlink"/>
            <w:rFonts w:ascii="Times New Roman" w:hAnsi="Times New Roman" w:cs="Times New Roman"/>
            <w:noProof/>
            <w:sz w:val="24"/>
            <w:szCs w:val="24"/>
          </w:rPr>
          <w:t>3.4.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reprocess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42771546" w14:textId="30C66CD6"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79" w:history="1">
        <w:r w:rsidR="00747F0C" w:rsidRPr="00747F0C">
          <w:rPr>
            <w:rStyle w:val="Hyperlink"/>
            <w:rFonts w:ascii="Times New Roman" w:hAnsi="Times New Roman" w:cs="Times New Roman"/>
            <w:noProof/>
            <w:sz w:val="24"/>
            <w:szCs w:val="24"/>
          </w:rPr>
          <w:t>3.4.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rain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4</w:t>
        </w:r>
        <w:r w:rsidR="00747F0C" w:rsidRPr="00747F0C">
          <w:rPr>
            <w:rFonts w:ascii="Times New Roman" w:hAnsi="Times New Roman" w:cs="Times New Roman"/>
            <w:noProof/>
            <w:webHidden/>
            <w:sz w:val="24"/>
            <w:szCs w:val="24"/>
          </w:rPr>
          <w:fldChar w:fldCharType="end"/>
        </w:r>
      </w:hyperlink>
    </w:p>
    <w:p w14:paraId="6D780527" w14:textId="7F201BDD"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80" w:history="1">
        <w:r w:rsidR="00747F0C" w:rsidRPr="00747F0C">
          <w:rPr>
            <w:rStyle w:val="Hyperlink"/>
            <w:rFonts w:ascii="Times New Roman" w:hAnsi="Times New Roman" w:cs="Times New Roman"/>
            <w:noProof/>
            <w:sz w:val="24"/>
            <w:szCs w:val="24"/>
          </w:rPr>
          <w:t>3.4.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Evalu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8</w:t>
        </w:r>
        <w:r w:rsidR="00747F0C" w:rsidRPr="00747F0C">
          <w:rPr>
            <w:rFonts w:ascii="Times New Roman" w:hAnsi="Times New Roman" w:cs="Times New Roman"/>
            <w:noProof/>
            <w:webHidden/>
            <w:sz w:val="24"/>
            <w:szCs w:val="24"/>
          </w:rPr>
          <w:fldChar w:fldCharType="end"/>
        </w:r>
      </w:hyperlink>
    </w:p>
    <w:p w14:paraId="306AAA7F" w14:textId="7B1715FC" w:rsidR="00747F0C" w:rsidRPr="00747F0C" w:rsidRDefault="00DE1E23">
      <w:pPr>
        <w:pStyle w:val="TOC2"/>
        <w:tabs>
          <w:tab w:val="left" w:pos="880"/>
          <w:tab w:val="right" w:leader="dot" w:pos="8777"/>
        </w:tabs>
        <w:rPr>
          <w:rFonts w:ascii="Times New Roman" w:eastAsiaTheme="minorEastAsia" w:hAnsi="Times New Roman" w:cs="Times New Roman"/>
          <w:noProof/>
          <w:sz w:val="24"/>
          <w:szCs w:val="24"/>
        </w:rPr>
      </w:pPr>
      <w:hyperlink w:anchor="_Toc71190781" w:history="1">
        <w:r w:rsidR="00747F0C" w:rsidRPr="00747F0C">
          <w:rPr>
            <w:rStyle w:val="Hyperlink"/>
            <w:rFonts w:ascii="Times New Roman" w:hAnsi="Times New Roman" w:cs="Times New Roman"/>
            <w:noProof/>
            <w:sz w:val="24"/>
            <w:szCs w:val="24"/>
          </w:rPr>
          <w:t>3.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roses Desai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9</w:t>
        </w:r>
        <w:r w:rsidR="00747F0C" w:rsidRPr="00747F0C">
          <w:rPr>
            <w:rFonts w:ascii="Times New Roman" w:hAnsi="Times New Roman" w:cs="Times New Roman"/>
            <w:noProof/>
            <w:webHidden/>
            <w:sz w:val="24"/>
            <w:szCs w:val="24"/>
          </w:rPr>
          <w:fldChar w:fldCharType="end"/>
        </w:r>
      </w:hyperlink>
    </w:p>
    <w:p w14:paraId="071B9166" w14:textId="6154FE40"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82" w:history="1">
        <w:r w:rsidR="00747F0C" w:rsidRPr="00747F0C">
          <w:rPr>
            <w:rStyle w:val="Hyperlink"/>
            <w:rFonts w:ascii="Times New Roman" w:hAnsi="Times New Roman" w:cs="Times New Roman"/>
            <w:noProof/>
            <w:sz w:val="24"/>
            <w:szCs w:val="24"/>
          </w:rPr>
          <w:t>3.5.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Sistem</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0</w:t>
        </w:r>
        <w:r w:rsidR="00747F0C" w:rsidRPr="00747F0C">
          <w:rPr>
            <w:rFonts w:ascii="Times New Roman" w:hAnsi="Times New Roman" w:cs="Times New Roman"/>
            <w:noProof/>
            <w:webHidden/>
            <w:sz w:val="24"/>
            <w:szCs w:val="24"/>
          </w:rPr>
          <w:fldChar w:fldCharType="end"/>
        </w:r>
      </w:hyperlink>
    </w:p>
    <w:p w14:paraId="47A59F91" w14:textId="75E54C03"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83" w:history="1">
        <w:r w:rsidR="00747F0C" w:rsidRPr="00747F0C">
          <w:rPr>
            <w:rStyle w:val="Hyperlink"/>
            <w:rFonts w:ascii="Times New Roman" w:hAnsi="Times New Roman" w:cs="Times New Roman"/>
            <w:noProof/>
            <w:sz w:val="24"/>
            <w:szCs w:val="24"/>
          </w:rPr>
          <w:t>3.5.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Proses</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1</w:t>
        </w:r>
        <w:r w:rsidR="00747F0C" w:rsidRPr="00747F0C">
          <w:rPr>
            <w:rFonts w:ascii="Times New Roman" w:hAnsi="Times New Roman" w:cs="Times New Roman"/>
            <w:noProof/>
            <w:webHidden/>
            <w:sz w:val="24"/>
            <w:szCs w:val="24"/>
          </w:rPr>
          <w:fldChar w:fldCharType="end"/>
        </w:r>
      </w:hyperlink>
    </w:p>
    <w:p w14:paraId="37E74947" w14:textId="7D53D4DA" w:rsidR="00747F0C" w:rsidRPr="00747F0C" w:rsidRDefault="00DE1E23">
      <w:pPr>
        <w:pStyle w:val="TOC3"/>
        <w:tabs>
          <w:tab w:val="left" w:pos="1320"/>
          <w:tab w:val="right" w:leader="dot" w:pos="8777"/>
        </w:tabs>
        <w:rPr>
          <w:rFonts w:ascii="Times New Roman" w:eastAsiaTheme="minorEastAsia" w:hAnsi="Times New Roman" w:cs="Times New Roman"/>
          <w:noProof/>
          <w:sz w:val="24"/>
          <w:szCs w:val="24"/>
        </w:rPr>
      </w:pPr>
      <w:hyperlink w:anchor="_Toc71190784" w:history="1">
        <w:r w:rsidR="00747F0C" w:rsidRPr="00747F0C">
          <w:rPr>
            <w:rStyle w:val="Hyperlink"/>
            <w:rFonts w:ascii="Times New Roman" w:hAnsi="Times New Roman" w:cs="Times New Roman"/>
            <w:noProof/>
            <w:sz w:val="24"/>
            <w:szCs w:val="24"/>
          </w:rPr>
          <w:t>3.5.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Antarmu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3</w:t>
        </w:r>
        <w:r w:rsidR="00747F0C" w:rsidRPr="00747F0C">
          <w:rPr>
            <w:rFonts w:ascii="Times New Roman" w:hAnsi="Times New Roman" w:cs="Times New Roman"/>
            <w:noProof/>
            <w:webHidden/>
            <w:sz w:val="24"/>
            <w:szCs w:val="24"/>
          </w:rPr>
          <w:fldChar w:fldCharType="end"/>
        </w:r>
      </w:hyperlink>
    </w:p>
    <w:p w14:paraId="3EF30D33" w14:textId="3939A47E" w:rsidR="00747F0C" w:rsidRPr="00747F0C" w:rsidRDefault="00DE1E23">
      <w:pPr>
        <w:pStyle w:val="TOC1"/>
        <w:rPr>
          <w:rFonts w:ascii="Times New Roman" w:eastAsiaTheme="minorEastAsia" w:hAnsi="Times New Roman" w:cs="Times New Roman"/>
          <w:noProof/>
          <w:sz w:val="24"/>
          <w:szCs w:val="24"/>
        </w:rPr>
      </w:pPr>
      <w:hyperlink w:anchor="_Toc71190785" w:history="1">
        <w:r w:rsidR="00747F0C" w:rsidRPr="00747F0C">
          <w:rPr>
            <w:rStyle w:val="Hyperlink"/>
            <w:rFonts w:ascii="Times New Roman" w:hAnsi="Times New Roman" w:cs="Times New Roman"/>
            <w:b/>
            <w:bCs/>
            <w:noProof/>
            <w:sz w:val="24"/>
            <w:szCs w:val="24"/>
          </w:rPr>
          <w:t>DAFTAR PUSTA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4</w:t>
        </w:r>
        <w:r w:rsidR="00747F0C" w:rsidRPr="00747F0C">
          <w:rPr>
            <w:rFonts w:ascii="Times New Roman" w:hAnsi="Times New Roman" w:cs="Times New Roman"/>
            <w:noProof/>
            <w:webHidden/>
            <w:sz w:val="24"/>
            <w:szCs w:val="24"/>
          </w:rPr>
          <w:fldChar w:fldCharType="end"/>
        </w:r>
      </w:hyperlink>
    </w:p>
    <w:p w14:paraId="0D4E204B" w14:textId="00845116" w:rsidR="00747F0C" w:rsidRPr="00747F0C" w:rsidRDefault="00DE1E23">
      <w:pPr>
        <w:pStyle w:val="TOC1"/>
        <w:rPr>
          <w:rFonts w:ascii="Times New Roman" w:eastAsiaTheme="minorEastAsia" w:hAnsi="Times New Roman" w:cs="Times New Roman"/>
          <w:noProof/>
          <w:sz w:val="24"/>
          <w:szCs w:val="24"/>
        </w:rPr>
      </w:pPr>
      <w:hyperlink w:anchor="_Toc71190786" w:history="1">
        <w:r w:rsidR="00747F0C" w:rsidRPr="00747F0C">
          <w:rPr>
            <w:rStyle w:val="Hyperlink"/>
            <w:rFonts w:ascii="Times New Roman" w:hAnsi="Times New Roman" w:cs="Times New Roman"/>
            <w:b/>
            <w:bCs/>
            <w:noProof/>
            <w:sz w:val="24"/>
            <w:szCs w:val="24"/>
          </w:rPr>
          <w:t>LAMPIR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8</w:t>
        </w:r>
        <w:r w:rsidR="00747F0C" w:rsidRPr="00747F0C">
          <w:rPr>
            <w:rFonts w:ascii="Times New Roman" w:hAnsi="Times New Roman" w:cs="Times New Roman"/>
            <w:noProof/>
            <w:webHidden/>
            <w:sz w:val="24"/>
            <w:szCs w:val="24"/>
          </w:rPr>
          <w:fldChar w:fldCharType="end"/>
        </w:r>
      </w:hyperlink>
    </w:p>
    <w:p w14:paraId="4E248682" w14:textId="09398AA8" w:rsidR="00B85F90" w:rsidRDefault="00CC02D8" w:rsidP="00CC02D8">
      <w:pPr>
        <w:spacing w:after="0" w:line="276" w:lineRule="auto"/>
      </w:pPr>
      <w:r w:rsidRPr="00747F0C">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1190748"/>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1819DBEA"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6</w:t>
        </w:r>
        <w:r w:rsidR="00225A3D" w:rsidRPr="00225A3D">
          <w:rPr>
            <w:rFonts w:ascii="Times New Roman" w:hAnsi="Times New Roman" w:cs="Times New Roman"/>
            <w:noProof/>
            <w:webHidden/>
            <w:sz w:val="24"/>
            <w:szCs w:val="24"/>
          </w:rPr>
          <w:fldChar w:fldCharType="end"/>
        </w:r>
      </w:hyperlink>
    </w:p>
    <w:p w14:paraId="5509574D" w14:textId="7BCF7F3B" w:rsidR="007C179A" w:rsidRPr="00807047" w:rsidRDefault="00DE1E23"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6</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576CD3CE"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8</w:t>
        </w:r>
        <w:r w:rsidR="00225A3D" w:rsidRPr="00225A3D">
          <w:rPr>
            <w:rFonts w:ascii="Times New Roman" w:hAnsi="Times New Roman" w:cs="Times New Roman"/>
            <w:noProof/>
            <w:webHidden/>
            <w:sz w:val="24"/>
            <w:szCs w:val="24"/>
          </w:rPr>
          <w:fldChar w:fldCharType="end"/>
        </w:r>
      </w:hyperlink>
    </w:p>
    <w:p w14:paraId="2D04F3C9" w14:textId="63A1FE36"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0</w:t>
        </w:r>
        <w:r w:rsidR="00225A3D" w:rsidRPr="00225A3D">
          <w:rPr>
            <w:rFonts w:ascii="Times New Roman" w:hAnsi="Times New Roman" w:cs="Times New Roman"/>
            <w:noProof/>
            <w:webHidden/>
            <w:sz w:val="24"/>
            <w:szCs w:val="24"/>
          </w:rPr>
          <w:fldChar w:fldCharType="end"/>
        </w:r>
      </w:hyperlink>
    </w:p>
    <w:p w14:paraId="320934B2" w14:textId="6604C955"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5</w:t>
        </w:r>
        <w:r w:rsidR="00225A3D" w:rsidRPr="00225A3D">
          <w:rPr>
            <w:rFonts w:ascii="Times New Roman" w:hAnsi="Times New Roman" w:cs="Times New Roman"/>
            <w:noProof/>
            <w:webHidden/>
            <w:sz w:val="24"/>
            <w:szCs w:val="24"/>
          </w:rPr>
          <w:fldChar w:fldCharType="end"/>
        </w:r>
      </w:hyperlink>
    </w:p>
    <w:p w14:paraId="26375FDD" w14:textId="5C28ED9F"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7</w:t>
        </w:r>
        <w:r w:rsidR="00225A3D" w:rsidRPr="00225A3D">
          <w:rPr>
            <w:rFonts w:ascii="Times New Roman" w:hAnsi="Times New Roman" w:cs="Times New Roman"/>
            <w:noProof/>
            <w:webHidden/>
            <w:sz w:val="24"/>
            <w:szCs w:val="24"/>
          </w:rPr>
          <w:fldChar w:fldCharType="end"/>
        </w:r>
      </w:hyperlink>
    </w:p>
    <w:p w14:paraId="35657AE6" w14:textId="5233D19B"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1128ACB0" w14:textId="0B9DD1F0"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60759B53" w14:textId="4917A5F8"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AD4B29F" w14:textId="5C54A4D0"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CD52DB7" w14:textId="5DC7CEE7"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4947A8E9" w14:textId="608FA00C"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5D27CDFB" w14:textId="5AA3CE03"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B160022" w14:textId="33E04305"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760FEC0B" w14:textId="3D1EB14A"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DF5E13" w14:textId="3609EAD4"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2328F750" w14:textId="6C53E668"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75A48DED" w14:textId="46D140CD"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44E5C372" w14:textId="46E50717"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3D87BA1D" w14:textId="53C410A8"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1AFBD23D" w14:textId="109D6675"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9BD309F" w14:textId="4A772381"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79FF2205" w14:textId="45F9E86F"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4BC906FD" w14:textId="5BFE6FF7"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0</w:t>
        </w:r>
        <w:r w:rsidR="00225A3D" w:rsidRPr="00225A3D">
          <w:rPr>
            <w:rFonts w:ascii="Times New Roman" w:hAnsi="Times New Roman" w:cs="Times New Roman"/>
            <w:noProof/>
            <w:webHidden/>
            <w:sz w:val="24"/>
            <w:szCs w:val="24"/>
          </w:rPr>
          <w:fldChar w:fldCharType="end"/>
        </w:r>
      </w:hyperlink>
    </w:p>
    <w:p w14:paraId="7A1DE469" w14:textId="4B32AFC2"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0</w:t>
        </w:r>
        <w:r w:rsidR="00225A3D" w:rsidRPr="00225A3D">
          <w:rPr>
            <w:rFonts w:ascii="Times New Roman" w:hAnsi="Times New Roman" w:cs="Times New Roman"/>
            <w:noProof/>
            <w:webHidden/>
            <w:sz w:val="24"/>
            <w:szCs w:val="24"/>
          </w:rPr>
          <w:fldChar w:fldCharType="end"/>
        </w:r>
      </w:hyperlink>
    </w:p>
    <w:p w14:paraId="67D07B71" w14:textId="376BAE58"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441C7C16" w14:textId="22EADD0D"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13D13043" w14:textId="4FCBFB7D"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5B352CC4" w14:textId="2D99F517"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22033E69" w14:textId="1D7A8F4E"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717E0880" w14:textId="65982370"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0B1905D9" w14:textId="0F8329FA"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5A02064F" w14:textId="0BB626CA"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1AB8F28C" w14:textId="61A00C99"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443DA346" w14:textId="0F199F23"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0BAD9A09" w14:textId="000BD5BA"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1DFB0A70" w14:textId="3114CBEB"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2CC22E2" w14:textId="761E1AF8"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8</w:t>
        </w:r>
        <w:r w:rsidR="00225A3D" w:rsidRPr="00225A3D">
          <w:rPr>
            <w:rFonts w:ascii="Times New Roman" w:hAnsi="Times New Roman" w:cs="Times New Roman"/>
            <w:noProof/>
            <w:webHidden/>
            <w:sz w:val="24"/>
            <w:szCs w:val="24"/>
          </w:rPr>
          <w:fldChar w:fldCharType="end"/>
        </w:r>
      </w:hyperlink>
    </w:p>
    <w:p w14:paraId="2C631AC9" w14:textId="47D86A05"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71074CF6" w14:textId="37FCD916"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40205F32" w14:textId="5B0D7409"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34F0D54F" w14:textId="0715EFC6"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163410DE" w14:textId="559FD8F4"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6677CDF7" w14:textId="38094BDF"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D257B36" w14:textId="29859675"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41F49179" w14:textId="1659DACE" w:rsidR="00225A3D" w:rsidRPr="00225A3D" w:rsidRDefault="00DE1E23">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1190749"/>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573E95AE" w14:textId="7CC8E3B1"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2." </w:instrText>
      </w:r>
      <w:r w:rsidRPr="0094043D">
        <w:rPr>
          <w:rFonts w:ascii="Times New Roman" w:hAnsi="Times New Roman" w:cs="Times New Roman"/>
          <w:sz w:val="24"/>
          <w:szCs w:val="24"/>
        </w:rPr>
        <w:fldChar w:fldCharType="separate"/>
      </w:r>
      <w:hyperlink w:anchor="_Toc71190872" w:history="1">
        <w:r w:rsidR="00225A3D" w:rsidRPr="0094043D">
          <w:rPr>
            <w:rStyle w:val="Hyperlink"/>
            <w:rFonts w:ascii="Times New Roman" w:hAnsi="Times New Roman" w:cs="Times New Roman"/>
            <w:b/>
            <w:bCs/>
            <w:noProof/>
            <w:sz w:val="24"/>
            <w:szCs w:val="24"/>
          </w:rPr>
          <w:t>Tabel 2. 1</w:t>
        </w:r>
        <w:r w:rsidR="00225A3D" w:rsidRPr="0094043D">
          <w:rPr>
            <w:rStyle w:val="Hyperlink"/>
            <w:rFonts w:ascii="Times New Roman" w:hAnsi="Times New Roman" w:cs="Times New Roman"/>
            <w:noProof/>
            <w:sz w:val="24"/>
            <w:szCs w:val="24"/>
          </w:rPr>
          <w:t xml:space="preserve"> Tabel State Of The Ar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2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6</w:t>
        </w:r>
        <w:r w:rsidR="00225A3D" w:rsidRPr="0094043D">
          <w:rPr>
            <w:rFonts w:ascii="Times New Roman" w:hAnsi="Times New Roman" w:cs="Times New Roman"/>
            <w:noProof/>
            <w:webHidden/>
            <w:sz w:val="24"/>
            <w:szCs w:val="24"/>
          </w:rPr>
          <w:fldChar w:fldCharType="end"/>
        </w:r>
      </w:hyperlink>
    </w:p>
    <w:p w14:paraId="17011C24" w14:textId="7DE1C1E6"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73" w:history="1">
        <w:r w:rsidR="00225A3D" w:rsidRPr="0094043D">
          <w:rPr>
            <w:rStyle w:val="Hyperlink"/>
            <w:rFonts w:ascii="Times New Roman" w:hAnsi="Times New Roman" w:cs="Times New Roman"/>
            <w:b/>
            <w:bCs/>
            <w:noProof/>
            <w:sz w:val="24"/>
            <w:szCs w:val="24"/>
          </w:rPr>
          <w:t>Tabel 2. 2</w:t>
        </w:r>
        <w:r w:rsidR="00225A3D" w:rsidRPr="0094043D">
          <w:rPr>
            <w:rStyle w:val="Hyperlink"/>
            <w:rFonts w:ascii="Times New Roman" w:hAnsi="Times New Roman" w:cs="Times New Roman"/>
            <w:noProof/>
            <w:sz w:val="24"/>
            <w:szCs w:val="24"/>
          </w:rPr>
          <w:t xml:space="preserve"> Parameter Data</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3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9</w:t>
        </w:r>
        <w:r w:rsidR="00225A3D" w:rsidRPr="0094043D">
          <w:rPr>
            <w:rFonts w:ascii="Times New Roman" w:hAnsi="Times New Roman" w:cs="Times New Roman"/>
            <w:noProof/>
            <w:webHidden/>
            <w:sz w:val="24"/>
            <w:szCs w:val="24"/>
          </w:rPr>
          <w:fldChar w:fldCharType="end"/>
        </w:r>
      </w:hyperlink>
    </w:p>
    <w:p w14:paraId="20A14215" w14:textId="06909682"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74" w:history="1">
        <w:r w:rsidR="00225A3D" w:rsidRPr="0094043D">
          <w:rPr>
            <w:rStyle w:val="Hyperlink"/>
            <w:rFonts w:ascii="Times New Roman" w:hAnsi="Times New Roman" w:cs="Times New Roman"/>
            <w:b/>
            <w:bCs/>
            <w:noProof/>
            <w:sz w:val="24"/>
            <w:szCs w:val="24"/>
          </w:rPr>
          <w:t>Tabel 2. 3</w:t>
        </w:r>
        <w:r w:rsidR="00225A3D" w:rsidRPr="0094043D">
          <w:rPr>
            <w:rStyle w:val="Hyperlink"/>
            <w:rFonts w:ascii="Times New Roman" w:hAnsi="Times New Roman" w:cs="Times New Roman"/>
            <w:noProof/>
            <w:sz w:val="24"/>
            <w:szCs w:val="24"/>
          </w:rPr>
          <w:t xml:space="preserve"> Parameter Xgboos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4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5</w:t>
        </w:r>
        <w:r w:rsidR="00225A3D" w:rsidRPr="0094043D">
          <w:rPr>
            <w:rFonts w:ascii="Times New Roman" w:hAnsi="Times New Roman" w:cs="Times New Roman"/>
            <w:noProof/>
            <w:webHidden/>
            <w:sz w:val="24"/>
            <w:szCs w:val="24"/>
          </w:rPr>
          <w:fldChar w:fldCharType="end"/>
        </w:r>
      </w:hyperlink>
    </w:p>
    <w:p w14:paraId="55308CB7" w14:textId="0C6EECE3" w:rsidR="00E7627A" w:rsidRPr="00CB0F2B" w:rsidRDefault="00DE1E23" w:rsidP="00E7627A">
      <w:pPr>
        <w:pStyle w:val="TableofFigures"/>
        <w:tabs>
          <w:tab w:val="right" w:leader="dot" w:pos="8777"/>
        </w:tabs>
        <w:rPr>
          <w:rFonts w:ascii="Times New Roman" w:hAnsi="Times New Roman" w:cs="Times New Roman"/>
          <w:sz w:val="24"/>
          <w:szCs w:val="24"/>
        </w:rPr>
      </w:pPr>
      <w:hyperlink w:anchor="_Toc71190875" w:history="1">
        <w:r w:rsidR="00225A3D" w:rsidRPr="0094043D">
          <w:rPr>
            <w:rStyle w:val="Hyperlink"/>
            <w:rFonts w:ascii="Times New Roman" w:hAnsi="Times New Roman" w:cs="Times New Roman"/>
            <w:b/>
            <w:bCs/>
            <w:noProof/>
            <w:sz w:val="24"/>
            <w:szCs w:val="24"/>
          </w:rPr>
          <w:t>Tabel 2. 4</w:t>
        </w:r>
        <w:r w:rsidR="00225A3D" w:rsidRPr="0094043D">
          <w:rPr>
            <w:rStyle w:val="Hyperlink"/>
            <w:rFonts w:ascii="Times New Roman" w:hAnsi="Times New Roman" w:cs="Times New Roman"/>
            <w:noProof/>
            <w:sz w:val="24"/>
            <w:szCs w:val="24"/>
          </w:rPr>
          <w:t xml:space="preserve"> Tabel Confusion Matrix</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5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7</w:t>
        </w:r>
        <w:r w:rsidR="00225A3D" w:rsidRPr="0094043D">
          <w:rPr>
            <w:rFonts w:ascii="Times New Roman" w:hAnsi="Times New Roman" w:cs="Times New Roman"/>
            <w:noProof/>
            <w:webHidden/>
            <w:sz w:val="24"/>
            <w:szCs w:val="24"/>
          </w:rPr>
          <w:fldChar w:fldCharType="end"/>
        </w:r>
      </w:hyperlink>
      <w:r w:rsidR="00E7627A" w:rsidRPr="0094043D">
        <w:rPr>
          <w:rFonts w:ascii="Times New Roman" w:hAnsi="Times New Roman" w:cs="Times New Roman"/>
          <w:sz w:val="24"/>
          <w:szCs w:val="24"/>
        </w:rPr>
        <w:fldChar w:fldCharType="end"/>
      </w:r>
    </w:p>
    <w:p w14:paraId="5B5546C8" w14:textId="24A401DD"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3." </w:instrText>
      </w:r>
      <w:r w:rsidRPr="0094043D">
        <w:rPr>
          <w:rFonts w:ascii="Times New Roman" w:hAnsi="Times New Roman" w:cs="Times New Roman"/>
          <w:sz w:val="24"/>
          <w:szCs w:val="24"/>
        </w:rPr>
        <w:fldChar w:fldCharType="separate"/>
      </w:r>
      <w:hyperlink w:anchor="_Toc71190876" w:history="1">
        <w:r w:rsidR="00225A3D" w:rsidRPr="0094043D">
          <w:rPr>
            <w:rStyle w:val="Hyperlink"/>
            <w:rFonts w:ascii="Times New Roman" w:hAnsi="Times New Roman" w:cs="Times New Roman"/>
            <w:b/>
            <w:bCs/>
            <w:noProof/>
            <w:sz w:val="24"/>
            <w:szCs w:val="24"/>
          </w:rPr>
          <w:t>Tabel 3. 1</w:t>
        </w:r>
        <w:r w:rsidR="00225A3D" w:rsidRPr="0094043D">
          <w:rPr>
            <w:rStyle w:val="Hyperlink"/>
            <w:rFonts w:ascii="Times New Roman" w:hAnsi="Times New Roman" w:cs="Times New Roman"/>
            <w:noProof/>
            <w:sz w:val="24"/>
            <w:szCs w:val="24"/>
          </w:rPr>
          <w:t xml:space="preserve"> Kolom Pada Datase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6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9</w:t>
        </w:r>
        <w:r w:rsidR="00225A3D" w:rsidRPr="0094043D">
          <w:rPr>
            <w:rFonts w:ascii="Times New Roman" w:hAnsi="Times New Roman" w:cs="Times New Roman"/>
            <w:noProof/>
            <w:webHidden/>
            <w:sz w:val="24"/>
            <w:szCs w:val="24"/>
          </w:rPr>
          <w:fldChar w:fldCharType="end"/>
        </w:r>
      </w:hyperlink>
    </w:p>
    <w:p w14:paraId="718951A7" w14:textId="641C950E"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77" w:history="1">
        <w:r w:rsidR="00225A3D" w:rsidRPr="0094043D">
          <w:rPr>
            <w:rStyle w:val="Hyperlink"/>
            <w:rFonts w:ascii="Times New Roman" w:hAnsi="Times New Roman" w:cs="Times New Roman"/>
            <w:b/>
            <w:bCs/>
            <w:noProof/>
            <w:sz w:val="24"/>
            <w:szCs w:val="24"/>
          </w:rPr>
          <w:t>Tabel 3. 2</w:t>
        </w:r>
        <w:r w:rsidR="00225A3D" w:rsidRPr="0094043D">
          <w:rPr>
            <w:rStyle w:val="Hyperlink"/>
            <w:rFonts w:ascii="Times New Roman" w:hAnsi="Times New Roman" w:cs="Times New Roman"/>
            <w:noProof/>
            <w:sz w:val="24"/>
            <w:szCs w:val="24"/>
          </w:rPr>
          <w:t xml:space="preserve"> Spesifikasi Perangkat Keras</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7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225A3D" w:rsidRPr="0094043D">
          <w:rPr>
            <w:rFonts w:ascii="Times New Roman" w:hAnsi="Times New Roman" w:cs="Times New Roman"/>
            <w:noProof/>
            <w:webHidden/>
            <w:sz w:val="24"/>
            <w:szCs w:val="24"/>
          </w:rPr>
          <w:fldChar w:fldCharType="end"/>
        </w:r>
      </w:hyperlink>
    </w:p>
    <w:p w14:paraId="3C0E5C32" w14:textId="0C20C18B"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78" w:history="1">
        <w:r w:rsidR="00225A3D" w:rsidRPr="0094043D">
          <w:rPr>
            <w:rStyle w:val="Hyperlink"/>
            <w:rFonts w:ascii="Times New Roman" w:hAnsi="Times New Roman" w:cs="Times New Roman"/>
            <w:b/>
            <w:bCs/>
            <w:noProof/>
            <w:sz w:val="24"/>
            <w:szCs w:val="24"/>
          </w:rPr>
          <w:t>Tabel 3. 3</w:t>
        </w:r>
        <w:r w:rsidR="00225A3D" w:rsidRPr="0094043D">
          <w:rPr>
            <w:rStyle w:val="Hyperlink"/>
            <w:rFonts w:ascii="Times New Roman" w:hAnsi="Times New Roman" w:cs="Times New Roman"/>
            <w:noProof/>
            <w:sz w:val="24"/>
            <w:szCs w:val="24"/>
          </w:rPr>
          <w:t xml:space="preserve"> Spesifikasi Kebutuhan Perangkat Lunak</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8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225A3D" w:rsidRPr="0094043D">
          <w:rPr>
            <w:rFonts w:ascii="Times New Roman" w:hAnsi="Times New Roman" w:cs="Times New Roman"/>
            <w:noProof/>
            <w:webHidden/>
            <w:sz w:val="24"/>
            <w:szCs w:val="24"/>
          </w:rPr>
          <w:fldChar w:fldCharType="end"/>
        </w:r>
      </w:hyperlink>
    </w:p>
    <w:p w14:paraId="0DF3ACA1" w14:textId="22684419"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79" w:history="1">
        <w:r w:rsidR="00225A3D" w:rsidRPr="0094043D">
          <w:rPr>
            <w:rStyle w:val="Hyperlink"/>
            <w:rFonts w:ascii="Times New Roman" w:hAnsi="Times New Roman" w:cs="Times New Roman"/>
            <w:b/>
            <w:bCs/>
            <w:noProof/>
            <w:sz w:val="24"/>
            <w:szCs w:val="24"/>
          </w:rPr>
          <w:t>Tabel 3. 4</w:t>
        </w:r>
        <w:r w:rsidR="00225A3D" w:rsidRPr="0094043D">
          <w:rPr>
            <w:rStyle w:val="Hyperlink"/>
            <w:rFonts w:ascii="Times New Roman" w:hAnsi="Times New Roman" w:cs="Times New Roman"/>
            <w:noProof/>
            <w:sz w:val="24"/>
            <w:szCs w:val="24"/>
          </w:rPr>
          <w:t xml:space="preserve"> Contoh Menghapus Outlier</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9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225A3D" w:rsidRPr="0094043D">
          <w:rPr>
            <w:rFonts w:ascii="Times New Roman" w:hAnsi="Times New Roman" w:cs="Times New Roman"/>
            <w:noProof/>
            <w:webHidden/>
            <w:sz w:val="24"/>
            <w:szCs w:val="24"/>
          </w:rPr>
          <w:fldChar w:fldCharType="end"/>
        </w:r>
      </w:hyperlink>
    </w:p>
    <w:p w14:paraId="58325462" w14:textId="1E7D2691"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80" w:history="1">
        <w:r w:rsidR="00225A3D" w:rsidRPr="0094043D">
          <w:rPr>
            <w:rStyle w:val="Hyperlink"/>
            <w:rFonts w:ascii="Times New Roman" w:hAnsi="Times New Roman" w:cs="Times New Roman"/>
            <w:b/>
            <w:bCs/>
            <w:noProof/>
            <w:sz w:val="24"/>
            <w:szCs w:val="24"/>
          </w:rPr>
          <w:t>Tabel 3. 5</w:t>
        </w:r>
        <w:r w:rsidR="00225A3D" w:rsidRPr="0094043D">
          <w:rPr>
            <w:rStyle w:val="Hyperlink"/>
            <w:rFonts w:ascii="Times New Roman" w:hAnsi="Times New Roman" w:cs="Times New Roman"/>
            <w:noProof/>
            <w:sz w:val="24"/>
            <w:szCs w:val="24"/>
          </w:rPr>
          <w:t xml:space="preserve"> Perhitungan Normalisasi Minmax</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0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3</w:t>
        </w:r>
        <w:r w:rsidR="00225A3D" w:rsidRPr="0094043D">
          <w:rPr>
            <w:rFonts w:ascii="Times New Roman" w:hAnsi="Times New Roman" w:cs="Times New Roman"/>
            <w:noProof/>
            <w:webHidden/>
            <w:sz w:val="24"/>
            <w:szCs w:val="24"/>
          </w:rPr>
          <w:fldChar w:fldCharType="end"/>
        </w:r>
      </w:hyperlink>
    </w:p>
    <w:p w14:paraId="1DDC20C6" w14:textId="455E51A1"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81" w:history="1">
        <w:r w:rsidR="00225A3D" w:rsidRPr="0094043D">
          <w:rPr>
            <w:rStyle w:val="Hyperlink"/>
            <w:rFonts w:ascii="Times New Roman" w:hAnsi="Times New Roman" w:cs="Times New Roman"/>
            <w:b/>
            <w:bCs/>
            <w:noProof/>
            <w:sz w:val="24"/>
            <w:szCs w:val="24"/>
          </w:rPr>
          <w:t>Tabel 3. 6</w:t>
        </w:r>
        <w:r w:rsidR="00225A3D" w:rsidRPr="0094043D">
          <w:rPr>
            <w:rStyle w:val="Hyperlink"/>
            <w:rFonts w:ascii="Times New Roman" w:hAnsi="Times New Roman" w:cs="Times New Roman"/>
            <w:noProof/>
            <w:sz w:val="24"/>
            <w:szCs w:val="24"/>
          </w:rPr>
          <w:t xml:space="preserve"> Contoh Data Onehot Encod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1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4</w:t>
        </w:r>
        <w:r w:rsidR="00225A3D" w:rsidRPr="0094043D">
          <w:rPr>
            <w:rFonts w:ascii="Times New Roman" w:hAnsi="Times New Roman" w:cs="Times New Roman"/>
            <w:noProof/>
            <w:webHidden/>
            <w:sz w:val="24"/>
            <w:szCs w:val="24"/>
          </w:rPr>
          <w:fldChar w:fldCharType="end"/>
        </w:r>
      </w:hyperlink>
    </w:p>
    <w:p w14:paraId="20E2185C" w14:textId="7BFA9922"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82" w:history="1">
        <w:r w:rsidR="00225A3D" w:rsidRPr="0094043D">
          <w:rPr>
            <w:rStyle w:val="Hyperlink"/>
            <w:rFonts w:ascii="Times New Roman" w:hAnsi="Times New Roman" w:cs="Times New Roman"/>
            <w:b/>
            <w:bCs/>
            <w:noProof/>
            <w:sz w:val="24"/>
            <w:szCs w:val="24"/>
          </w:rPr>
          <w:t>Tabel 3. 7</w:t>
        </w:r>
        <w:r w:rsidR="00225A3D" w:rsidRPr="0094043D">
          <w:rPr>
            <w:rStyle w:val="Hyperlink"/>
            <w:rFonts w:ascii="Times New Roman" w:hAnsi="Times New Roman" w:cs="Times New Roman"/>
            <w:noProof/>
            <w:sz w:val="24"/>
            <w:szCs w:val="24"/>
          </w:rPr>
          <w:t xml:space="preserve"> Data Hasil One Hot Encod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2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4</w:t>
        </w:r>
        <w:r w:rsidR="00225A3D" w:rsidRPr="0094043D">
          <w:rPr>
            <w:rFonts w:ascii="Times New Roman" w:hAnsi="Times New Roman" w:cs="Times New Roman"/>
            <w:noProof/>
            <w:webHidden/>
            <w:sz w:val="24"/>
            <w:szCs w:val="24"/>
          </w:rPr>
          <w:fldChar w:fldCharType="end"/>
        </w:r>
      </w:hyperlink>
    </w:p>
    <w:p w14:paraId="1CCD3F64" w14:textId="219476FE"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83" w:history="1">
        <w:r w:rsidR="00225A3D" w:rsidRPr="0094043D">
          <w:rPr>
            <w:rStyle w:val="Hyperlink"/>
            <w:rFonts w:ascii="Times New Roman" w:hAnsi="Times New Roman" w:cs="Times New Roman"/>
            <w:b/>
            <w:bCs/>
            <w:noProof/>
            <w:sz w:val="24"/>
            <w:szCs w:val="24"/>
          </w:rPr>
          <w:t>Tabel 3. 8</w:t>
        </w:r>
        <w:r w:rsidR="00225A3D" w:rsidRPr="0094043D">
          <w:rPr>
            <w:rStyle w:val="Hyperlink"/>
            <w:rFonts w:ascii="Times New Roman" w:hAnsi="Times New Roman" w:cs="Times New Roman"/>
            <w:noProof/>
            <w:sz w:val="24"/>
            <w:szCs w:val="24"/>
          </w:rPr>
          <w:t xml:space="preserve"> Contoh Dataset Untuk Train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3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6</w:t>
        </w:r>
        <w:r w:rsidR="00225A3D" w:rsidRPr="0094043D">
          <w:rPr>
            <w:rFonts w:ascii="Times New Roman" w:hAnsi="Times New Roman" w:cs="Times New Roman"/>
            <w:noProof/>
            <w:webHidden/>
            <w:sz w:val="24"/>
            <w:szCs w:val="24"/>
          </w:rPr>
          <w:fldChar w:fldCharType="end"/>
        </w:r>
      </w:hyperlink>
    </w:p>
    <w:p w14:paraId="09059B20" w14:textId="0871B1F8"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84" w:history="1">
        <w:r w:rsidR="00225A3D" w:rsidRPr="0094043D">
          <w:rPr>
            <w:rStyle w:val="Hyperlink"/>
            <w:rFonts w:ascii="Times New Roman" w:hAnsi="Times New Roman" w:cs="Times New Roman"/>
            <w:b/>
            <w:bCs/>
            <w:noProof/>
            <w:sz w:val="24"/>
            <w:szCs w:val="24"/>
          </w:rPr>
          <w:t>Tabel 3. 9</w:t>
        </w:r>
        <w:r w:rsidR="00225A3D" w:rsidRPr="0094043D">
          <w:rPr>
            <w:rStyle w:val="Hyperlink"/>
            <w:rFonts w:ascii="Times New Roman" w:hAnsi="Times New Roman" w:cs="Times New Roman"/>
            <w:noProof/>
            <w:sz w:val="24"/>
            <w:szCs w:val="24"/>
          </w:rPr>
          <w:t xml:space="preserve"> Tabel Dengan Nilai Residual</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4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7</w:t>
        </w:r>
        <w:r w:rsidR="00225A3D" w:rsidRPr="0094043D">
          <w:rPr>
            <w:rFonts w:ascii="Times New Roman" w:hAnsi="Times New Roman" w:cs="Times New Roman"/>
            <w:noProof/>
            <w:webHidden/>
            <w:sz w:val="24"/>
            <w:szCs w:val="24"/>
          </w:rPr>
          <w:fldChar w:fldCharType="end"/>
        </w:r>
      </w:hyperlink>
    </w:p>
    <w:p w14:paraId="371CCC27" w14:textId="02B15835"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85" w:history="1">
        <w:r w:rsidR="00225A3D" w:rsidRPr="0094043D">
          <w:rPr>
            <w:rStyle w:val="Hyperlink"/>
            <w:rFonts w:ascii="Times New Roman" w:hAnsi="Times New Roman" w:cs="Times New Roman"/>
            <w:b/>
            <w:bCs/>
            <w:noProof/>
            <w:sz w:val="24"/>
            <w:szCs w:val="24"/>
          </w:rPr>
          <w:t>Tabel 3. 10</w:t>
        </w:r>
        <w:r w:rsidR="00225A3D" w:rsidRPr="0094043D">
          <w:rPr>
            <w:rStyle w:val="Hyperlink"/>
            <w:rFonts w:ascii="Times New Roman" w:hAnsi="Times New Roman" w:cs="Times New Roman"/>
            <w:noProof/>
            <w:sz w:val="24"/>
            <w:szCs w:val="24"/>
          </w:rPr>
          <w:t xml:space="preserve"> Data Terbaru Dan Residu</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5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9</w:t>
        </w:r>
        <w:r w:rsidR="00225A3D" w:rsidRPr="0094043D">
          <w:rPr>
            <w:rFonts w:ascii="Times New Roman" w:hAnsi="Times New Roman" w:cs="Times New Roman"/>
            <w:noProof/>
            <w:webHidden/>
            <w:sz w:val="24"/>
            <w:szCs w:val="24"/>
          </w:rPr>
          <w:fldChar w:fldCharType="end"/>
        </w:r>
      </w:hyperlink>
    </w:p>
    <w:p w14:paraId="66D0D07A" w14:textId="3492AAFB"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86" w:history="1">
        <w:r w:rsidR="00225A3D" w:rsidRPr="0094043D">
          <w:rPr>
            <w:rStyle w:val="Hyperlink"/>
            <w:rFonts w:ascii="Times New Roman" w:hAnsi="Times New Roman" w:cs="Times New Roman"/>
            <w:b/>
            <w:bCs/>
            <w:noProof/>
            <w:sz w:val="24"/>
            <w:szCs w:val="24"/>
          </w:rPr>
          <w:t>Tabel 3. 11</w:t>
        </w:r>
        <w:r w:rsidR="00225A3D" w:rsidRPr="0094043D">
          <w:rPr>
            <w:rStyle w:val="Hyperlink"/>
            <w:rFonts w:ascii="Times New Roman" w:hAnsi="Times New Roman" w:cs="Times New Roman"/>
            <w:noProof/>
            <w:sz w:val="24"/>
            <w:szCs w:val="24"/>
          </w:rPr>
          <w:t xml:space="preserve"> Data Dan Residual Tree Kedua</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6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7</w:t>
        </w:r>
        <w:r w:rsidR="00225A3D" w:rsidRPr="0094043D">
          <w:rPr>
            <w:rFonts w:ascii="Times New Roman" w:hAnsi="Times New Roman" w:cs="Times New Roman"/>
            <w:noProof/>
            <w:webHidden/>
            <w:sz w:val="24"/>
            <w:szCs w:val="24"/>
          </w:rPr>
          <w:fldChar w:fldCharType="end"/>
        </w:r>
      </w:hyperlink>
    </w:p>
    <w:p w14:paraId="73DAD021" w14:textId="5D0CFFFE" w:rsidR="00225A3D" w:rsidRPr="0094043D" w:rsidRDefault="00DE1E23">
      <w:pPr>
        <w:pStyle w:val="TableofFigures"/>
        <w:tabs>
          <w:tab w:val="right" w:leader="dot" w:pos="8777"/>
        </w:tabs>
        <w:rPr>
          <w:rFonts w:ascii="Times New Roman" w:eastAsiaTheme="minorEastAsia" w:hAnsi="Times New Roman" w:cs="Times New Roman"/>
          <w:noProof/>
          <w:sz w:val="24"/>
          <w:szCs w:val="24"/>
        </w:rPr>
      </w:pPr>
      <w:hyperlink w:anchor="_Toc71190887" w:history="1">
        <w:r w:rsidR="00225A3D" w:rsidRPr="0094043D">
          <w:rPr>
            <w:rStyle w:val="Hyperlink"/>
            <w:rFonts w:ascii="Times New Roman" w:hAnsi="Times New Roman" w:cs="Times New Roman"/>
            <w:b/>
            <w:bCs/>
            <w:noProof/>
            <w:sz w:val="24"/>
            <w:szCs w:val="24"/>
          </w:rPr>
          <w:t>Tabel 3. 12</w:t>
        </w:r>
        <w:r w:rsidR="00225A3D" w:rsidRPr="0094043D">
          <w:rPr>
            <w:rStyle w:val="Hyperlink"/>
            <w:rFonts w:ascii="Times New Roman" w:hAnsi="Times New Roman" w:cs="Times New Roman"/>
            <w:noProof/>
            <w:sz w:val="24"/>
            <w:szCs w:val="24"/>
          </w:rPr>
          <w:t xml:space="preserve"> Hasil Prediksi</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7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9</w:t>
        </w:r>
        <w:r w:rsidR="00225A3D" w:rsidRPr="0094043D">
          <w:rPr>
            <w:rFonts w:ascii="Times New Roman" w:hAnsi="Times New Roman" w:cs="Times New Roman"/>
            <w:noProof/>
            <w:webHidden/>
            <w:sz w:val="24"/>
            <w:szCs w:val="24"/>
          </w:rPr>
          <w:fldChar w:fldCharType="end"/>
        </w:r>
      </w:hyperlink>
    </w:p>
    <w:p w14:paraId="6CEF2B71" w14:textId="2C6F6CD6"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sidRPr="0094043D">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7119075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71190751"/>
      <w:r w:rsidRPr="00D13D08">
        <w:t>Latar Belakang</w:t>
      </w:r>
      <w:bookmarkEnd w:id="5"/>
      <w:bookmarkEnd w:id="6"/>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7" w:name="_Toc69296823"/>
      <w:bookmarkStart w:id="8" w:name="_Toc71190752"/>
      <w:r w:rsidRPr="001707F3">
        <w:t>Rumusan Masalah</w:t>
      </w:r>
      <w:bookmarkEnd w:id="7"/>
      <w:bookmarkEnd w:id="8"/>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9" w:name="_Toc69296824"/>
      <w:bookmarkStart w:id="10" w:name="_Toc71190753"/>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1" w:name="_Toc69296825"/>
      <w:bookmarkStart w:id="12" w:name="_Toc71190754"/>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3" w:name="_Toc69296826"/>
      <w:bookmarkStart w:id="14" w:name="_Toc71190755"/>
      <w:r>
        <w:t>Manfaat Pen</w:t>
      </w:r>
      <w:r w:rsidR="00512BFF">
        <w:t>e</w:t>
      </w:r>
      <w:r>
        <w:t>litian</w:t>
      </w:r>
      <w:bookmarkEnd w:id="13"/>
      <w:bookmarkEnd w:id="14"/>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5" w:name="_Toc69296827"/>
      <w:bookmarkStart w:id="16" w:name="_Toc71190756"/>
      <w:r>
        <w:t>Tahapan Penelitian</w:t>
      </w:r>
      <w:bookmarkEnd w:id="15"/>
      <w:bookmarkEnd w:id="16"/>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71190757"/>
      <w:r>
        <w:t>Sistematika Penulisan</w:t>
      </w:r>
      <w:bookmarkEnd w:id="17"/>
      <w:bookmarkEnd w:id="18"/>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71190758"/>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71190759"/>
      <w:r w:rsidRPr="00DE11FD">
        <w:t>Tinjauan Studi</w:t>
      </w:r>
      <w:bookmarkEnd w:id="21"/>
      <w:bookmarkEnd w:id="22"/>
    </w:p>
    <w:p w14:paraId="1B3591DC" w14:textId="291C9C1D"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77C66920"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w:t>
      </w:r>
      <w:r w:rsidR="00CF5AD5">
        <w:rPr>
          <w:rFonts w:ascii="Times New Roman" w:hAnsi="Times New Roman" w:cs="Times New Roman"/>
          <w:sz w:val="24"/>
          <w:szCs w:val="24"/>
        </w:rPr>
        <w:lastRenderedPageBreak/>
        <w:t xml:space="preserve">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7157A284"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55BBA220"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Riski Annisa pada tahun 2019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w:t>
      </w:r>
      <w:r w:rsidR="00B20A34">
        <w:rPr>
          <w:rFonts w:ascii="Times New Roman" w:hAnsi="Times New Roman" w:cs="Times New Roman"/>
          <w:sz w:val="24"/>
          <w:szCs w:val="24"/>
        </w:rPr>
        <w:lastRenderedPageBreak/>
        <w:t xml:space="preserve">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56975BDB"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5D6CD3A7"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 xml:space="preserve">berjumlah 867 data, dengan rincian 364 data masuk ke </w:t>
      </w:r>
      <w:r w:rsidR="00B41B1E">
        <w:rPr>
          <w:rFonts w:ascii="Times New Roman" w:hAnsi="Times New Roman" w:cs="Times New Roman"/>
          <w:sz w:val="24"/>
          <w:szCs w:val="24"/>
        </w:rPr>
        <w:lastRenderedPageBreak/>
        <w:t>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632E285"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2C6B6BB4"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 xml:space="preserve">Principal </w:t>
      </w:r>
      <w:r w:rsidR="00BA4A48" w:rsidRPr="00BA4A48">
        <w:rPr>
          <w:rFonts w:ascii="Times New Roman" w:hAnsi="Times New Roman" w:cs="Times New Roman"/>
          <w:i/>
          <w:iCs/>
          <w:sz w:val="24"/>
          <w:szCs w:val="24"/>
        </w:rPr>
        <w:lastRenderedPageBreak/>
        <w:t>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88EE5D9"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w:t>
      </w:r>
      <w:r w:rsidR="004F2511">
        <w:rPr>
          <w:rFonts w:ascii="Times New Roman" w:hAnsi="Times New Roman" w:cs="Times New Roman"/>
          <w:sz w:val="24"/>
          <w:szCs w:val="24"/>
        </w:rPr>
        <w:lastRenderedPageBreak/>
        <w:t xml:space="preserve">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79AF1F48"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w:t>
      </w:r>
      <w:r w:rsidR="000E4704">
        <w:rPr>
          <w:rFonts w:ascii="Times New Roman" w:hAnsi="Times New Roman" w:cs="Times New Roman"/>
          <w:sz w:val="24"/>
          <w:szCs w:val="24"/>
        </w:rPr>
        <w:lastRenderedPageBreak/>
        <w:t xml:space="preserve">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027015ED"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w:t>
      </w:r>
      <w:r w:rsidR="00FD07A5">
        <w:rPr>
          <w:rFonts w:ascii="Times New Roman" w:hAnsi="Times New Roman" w:cs="Times New Roman"/>
          <w:sz w:val="24"/>
          <w:szCs w:val="24"/>
        </w:rPr>
        <w:lastRenderedPageBreak/>
        <w:t>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3266875E"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41E244E2"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 xml:space="preserve">kelas target yaitu terkena penyakit jantung (TPJ) dan tidak terkena penyakit jantung (TTPJ). Tahapan yang dilakukan di dalam </w:t>
      </w:r>
      <w:r w:rsidR="00A944AD">
        <w:rPr>
          <w:rFonts w:ascii="Times New Roman" w:hAnsi="Times New Roman" w:cs="Times New Roman"/>
          <w:sz w:val="24"/>
          <w:szCs w:val="24"/>
        </w:rPr>
        <w:lastRenderedPageBreak/>
        <w:t>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0C0A6CAE"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w:t>
      </w:r>
      <w:r w:rsidR="002F1FA4">
        <w:rPr>
          <w:rFonts w:ascii="Times New Roman" w:hAnsi="Times New Roman" w:cs="Times New Roman"/>
          <w:sz w:val="24"/>
          <w:szCs w:val="24"/>
        </w:rPr>
        <w:lastRenderedPageBreak/>
        <w:t xml:space="preserve">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AA9DE8B"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462C24AE"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w:t>
      </w:r>
      <w:r w:rsidR="00B65A58">
        <w:rPr>
          <w:rFonts w:ascii="Times New Roman" w:hAnsi="Times New Roman" w:cs="Times New Roman"/>
          <w:sz w:val="24"/>
          <w:szCs w:val="24"/>
        </w:rPr>
        <w:lastRenderedPageBreak/>
        <w:t>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77777777"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387DF2ED" w14:textId="247EABFC"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71190872"/>
      <w:r w:rsidRPr="006F6552">
        <w:rPr>
          <w:rFonts w:ascii="Times New Roman" w:hAnsi="Times New Roman" w:cs="Times New Roman"/>
          <w:b/>
          <w:bCs/>
          <w:i w:val="0"/>
          <w:iCs w:val="0"/>
          <w:color w:val="auto"/>
          <w:sz w:val="22"/>
          <w:szCs w:val="22"/>
        </w:rPr>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 xml:space="preserve">Random </w:t>
            </w:r>
            <w:r w:rsidRPr="0051354B">
              <w:rPr>
                <w:rFonts w:ascii="Times New Roman" w:hAnsi="Times New Roman" w:cs="Times New Roman"/>
                <w:i/>
                <w:iCs/>
                <w:sz w:val="20"/>
                <w:szCs w:val="20"/>
              </w:rPr>
              <w:lastRenderedPageBreak/>
              <w:t>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w:t>
            </w:r>
            <w:r>
              <w:rPr>
                <w:rFonts w:ascii="Times New Roman" w:hAnsi="Times New Roman" w:cs="Times New Roman"/>
                <w:sz w:val="20"/>
                <w:szCs w:val="20"/>
              </w:rPr>
              <w:lastRenderedPageBreak/>
              <w:t>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 xml:space="preserve">The Methods of Duo Output Neural Network </w:t>
            </w:r>
            <w:r w:rsidRPr="00904CC1">
              <w:rPr>
                <w:rFonts w:ascii="Times New Roman" w:hAnsi="Times New Roman" w:cs="Times New Roman"/>
                <w:i/>
                <w:iCs/>
                <w:sz w:val="20"/>
                <w:szCs w:val="20"/>
              </w:rPr>
              <w:lastRenderedPageBreak/>
              <w:t>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 xml:space="preserve">Neural Network </w:t>
            </w:r>
            <w:r w:rsidRPr="005C299E">
              <w:rPr>
                <w:rFonts w:ascii="Times New Roman" w:hAnsi="Times New Roman" w:cs="Times New Roman"/>
                <w:i/>
                <w:iCs/>
                <w:sz w:val="20"/>
                <w:szCs w:val="20"/>
              </w:rPr>
              <w:lastRenderedPageBreak/>
              <w:t>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Mendapatkan nilai akurasi sebesar </w:t>
            </w:r>
            <w:r>
              <w:rPr>
                <w:rFonts w:ascii="Times New Roman" w:hAnsi="Times New Roman" w:cs="Times New Roman"/>
                <w:sz w:val="20"/>
                <w:szCs w:val="20"/>
              </w:rPr>
              <w:lastRenderedPageBreak/>
              <w:t xml:space="preserve">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71190760"/>
      <w:r w:rsidRPr="001F36E2">
        <w:t>Tinjauan Pustaka</w:t>
      </w:r>
      <w:bookmarkEnd w:id="24"/>
      <w:bookmarkEnd w:id="25"/>
    </w:p>
    <w:p w14:paraId="5E52368B" w14:textId="17C1A82F" w:rsidR="004B6A4F" w:rsidRPr="00F50139" w:rsidRDefault="00893FA9" w:rsidP="00955F4D">
      <w:pPr>
        <w:pStyle w:val="SubBabBab2"/>
        <w:ind w:left="720"/>
      </w:pPr>
      <w:bookmarkStart w:id="26" w:name="_Toc71190761"/>
      <w:r>
        <w:t>Jantung</w:t>
      </w:r>
      <w:bookmarkEnd w:id="26"/>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27" w:name="_Toc71190762"/>
      <w:r w:rsidRPr="0003603B">
        <w:t>Deteksi Penyakit Jantung</w:t>
      </w:r>
      <w:bookmarkEnd w:id="27"/>
    </w:p>
    <w:p w14:paraId="6EE0635E" w14:textId="47E5EF58" w:rsidR="009E3FB8"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3FAD1345"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28" w:name="_Toc7119087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EC3052">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lastRenderedPageBreak/>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29" w:name="_Toc71190763"/>
      <w:r>
        <w:t>Machine Learning</w:t>
      </w:r>
      <w:bookmarkEnd w:id="29"/>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 xml:space="preserve">supervised </w:t>
      </w:r>
      <w:r w:rsidR="007538A0" w:rsidRPr="00A60019">
        <w:rPr>
          <w:rFonts w:ascii="Times New Roman" w:hAnsi="Times New Roman" w:cs="Times New Roman"/>
          <w:i/>
          <w:iCs/>
          <w:sz w:val="24"/>
          <w:szCs w:val="24"/>
        </w:rPr>
        <w:lastRenderedPageBreak/>
        <w:t>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0" w:name="_Toc71190764"/>
      <w:r>
        <w:t>Klasifikasi</w:t>
      </w:r>
      <w:bookmarkEnd w:id="30"/>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r w:rsidR="002859D7">
        <w:rPr>
          <w:rFonts w:ascii="Times New Roman" w:hAnsi="Times New Roman" w:cs="Times New Roman"/>
          <w:sz w:val="24"/>
          <w:szCs w:val="24"/>
        </w:rPr>
        <w:lastRenderedPageBreak/>
        <w:t>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w:t>
      </w:r>
      <w:r w:rsidR="008A7A35">
        <w:rPr>
          <w:rFonts w:ascii="Times New Roman" w:hAnsi="Times New Roman" w:cs="Times New Roman"/>
          <w:sz w:val="24"/>
          <w:szCs w:val="24"/>
        </w:rPr>
        <w:lastRenderedPageBreak/>
        <w:t>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1" w:name="_Toc71190765"/>
      <w:r w:rsidRPr="00925015">
        <w:t>Algoritma XgBoost</w:t>
      </w:r>
      <w:bookmarkEnd w:id="31"/>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6FC5D813" w:rsidR="00EE6569" w:rsidRPr="000373ED" w:rsidRDefault="00EE6569" w:rsidP="000373ED">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07EF543F" w14:textId="77777777" w:rsidR="000373ED" w:rsidRDefault="00A37F8D" w:rsidP="000373ED">
      <w:pPr>
        <w:spacing w:after="0" w:line="276" w:lineRule="auto"/>
        <w:ind w:firstLine="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0373ED">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734F7A">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0E1E90C0" w:rsidR="005F26DB" w:rsidRPr="00C76FF9" w:rsidRDefault="005F26DB" w:rsidP="00C76FF9">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left similarity+right similarity-root similarity</m:t>
          </m:r>
        </m:oMath>
      </m:oMathPara>
    </w:p>
    <w:p w14:paraId="4A99D348" w14:textId="0E232ACE" w:rsidR="009F78FB" w:rsidRDefault="005F26DB" w:rsidP="00C76FF9">
      <w:pPr>
        <w:spacing w:after="0" w:line="276" w:lineRule="auto"/>
        <w:ind w:left="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C76FF9">
      <w:pPr>
        <w:spacing w:after="0" w:line="276" w:lineRule="auto"/>
        <w:ind w:left="540"/>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47F098D6" w:rsidR="000B22AE" w:rsidRPr="00B72B3B" w:rsidRDefault="000B22AE" w:rsidP="005F6CDE">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m:oMathPara>
    </w:p>
    <w:p w14:paraId="7F6D78A0" w14:textId="674479BF" w:rsidR="00B50230" w:rsidRDefault="00B50230" w:rsidP="005F6CDE">
      <w:pPr>
        <w:spacing w:after="0" w:line="276" w:lineRule="auto"/>
        <w:ind w:left="180"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76DFD14F" w:rsidR="007E191B" w:rsidRDefault="007E191B" w:rsidP="008349CD">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r w:rsidR="00F95EDB">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25658947" w:rsidR="00083949" w:rsidRPr="00CD34E4" w:rsidRDefault="00DE1E23" w:rsidP="00CD34E4">
      <w:pPr>
        <w:spacing w:after="0" w:line="276" w:lineRule="auto"/>
        <w:ind w:left="5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207EC57F" w14:textId="77777777" w:rsidR="00396F0C" w:rsidRDefault="00206DCC" w:rsidP="00396F0C">
      <w:pPr>
        <w:spacing w:after="0" w:line="276" w:lineRule="auto"/>
        <w:ind w:left="540"/>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396F0C">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396F0C">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1A04E5">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DE1E23" w:rsidP="001A04E5">
      <w:pPr>
        <w:spacing w:after="0" w:line="276" w:lineRule="auto"/>
        <w:ind w:left="5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DE1E23"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1A04E5">
      <w:pPr>
        <w:spacing w:after="0" w:line="276" w:lineRule="auto"/>
        <w:ind w:left="5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A04E5">
      <w:pPr>
        <w:spacing w:after="0" w:line="276" w:lineRule="auto"/>
        <w:ind w:left="540"/>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A04E5">
      <w:pPr>
        <w:spacing w:after="0" w:line="276" w:lineRule="auto"/>
        <w:ind w:left="540"/>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1A04E5">
      <w:pPr>
        <w:spacing w:after="0" w:line="276" w:lineRule="auto"/>
        <w:ind w:left="540"/>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2" w:name="_Toc71190766"/>
      <w:r w:rsidRPr="00BB2FF6">
        <w:t>Parameter Algoritma XgBoost</w:t>
      </w:r>
      <w:bookmarkEnd w:id="32"/>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7E3DA2F4"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3" w:name="_Toc7119087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3"/>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4" w:name="_Toc71190767"/>
      <w:r>
        <w:t>Randomized Search Optimizer</w:t>
      </w:r>
      <w:bookmarkEnd w:id="34"/>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w:t>
      </w:r>
      <w:r w:rsidR="008C7E14">
        <w:rPr>
          <w:rFonts w:ascii="Times New Roman" w:hAnsi="Times New Roman" w:cs="Times New Roman"/>
          <w:sz w:val="24"/>
          <w:szCs w:val="24"/>
        </w:rPr>
        <w:lastRenderedPageBreak/>
        <w:t>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31F78EB" w:rsidR="001A0CBA" w:rsidRPr="00AB1A6A" w:rsidRDefault="00AB1A6A" w:rsidP="00B26536">
      <w:pPr>
        <w:pStyle w:val="Caption"/>
        <w:jc w:val="center"/>
        <w:rPr>
          <w:rFonts w:ascii="Times New Roman" w:hAnsi="Times New Roman" w:cs="Times New Roman"/>
          <w:i w:val="0"/>
          <w:iCs w:val="0"/>
          <w:color w:val="auto"/>
          <w:sz w:val="22"/>
          <w:szCs w:val="22"/>
        </w:rPr>
      </w:pPr>
      <w:bookmarkStart w:id="35"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AE0EFB">
      <w:pPr>
        <w:pStyle w:val="SubBabBab2"/>
        <w:ind w:left="720"/>
      </w:pPr>
      <w:bookmarkStart w:id="36" w:name="_Toc71190768"/>
      <w:r w:rsidRPr="00402DEE">
        <w:t>Cross Validation</w:t>
      </w:r>
      <w:bookmarkEnd w:id="36"/>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0FD87323" w:rsidR="001B329D" w:rsidRDefault="005D5587" w:rsidP="0025724E">
      <w:pPr>
        <w:pStyle w:val="Caption"/>
        <w:jc w:val="center"/>
        <w:rPr>
          <w:rFonts w:ascii="Times New Roman" w:hAnsi="Times New Roman" w:cs="Times New Roman"/>
          <w:i w:val="0"/>
          <w:iCs w:val="0"/>
          <w:color w:val="auto"/>
          <w:sz w:val="22"/>
          <w:szCs w:val="22"/>
        </w:rPr>
      </w:pPr>
      <w:bookmarkStart w:id="37"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4BF229F2" w14:textId="77777777" w:rsidR="0008313B" w:rsidRPr="0008313B" w:rsidRDefault="0008313B"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38" w:name="_Toc71190769"/>
      <w:r>
        <w:lastRenderedPageBreak/>
        <w:t xml:space="preserve">Confusion </w:t>
      </w:r>
      <w:r w:rsidR="00CD7B06">
        <w:t>M</w:t>
      </w:r>
      <w:r>
        <w:t>atrix</w:t>
      </w:r>
      <w:bookmarkEnd w:id="38"/>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0F7465D0"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39" w:name="_Toc7119087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0" w:name="_Toc69296832"/>
      <w:bookmarkStart w:id="41" w:name="_Toc7119077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71190771"/>
      <w:r>
        <w:t>Met</w:t>
      </w:r>
      <w:r w:rsidR="00393915">
        <w:t>ode</w:t>
      </w:r>
      <w:r w:rsidR="00C83601">
        <w:t xml:space="preserve"> Penelitian</w:t>
      </w:r>
      <w:bookmarkEnd w:id="42"/>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ini diawali dengan studi literatur yang dilakukan dengan melakukan pencarian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26394844" w:rsidR="00246873" w:rsidRDefault="00A542E8" w:rsidP="00A542E8">
      <w:pPr>
        <w:pStyle w:val="Caption"/>
        <w:spacing w:after="0"/>
        <w:jc w:val="center"/>
        <w:rPr>
          <w:rFonts w:ascii="Times New Roman" w:hAnsi="Times New Roman" w:cs="Times New Roman"/>
          <w:i w:val="0"/>
          <w:iCs w:val="0"/>
          <w:color w:val="auto"/>
          <w:sz w:val="22"/>
          <w:szCs w:val="22"/>
        </w:rPr>
      </w:pPr>
      <w:bookmarkStart w:id="43"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Tahapan Penelitian</w:t>
      </w:r>
      <w:bookmarkEnd w:id="43"/>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lastRenderedPageBreak/>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4" w:name="_Toc71190772"/>
      <w:r>
        <w:t>Pengumpulan Data</w:t>
      </w:r>
      <w:bookmarkEnd w:id="44"/>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AD4DF58"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5" w:name="_Toc69323721"/>
      <w:bookmarkStart w:id="46" w:name="_Toc71190876"/>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5"/>
      <w:bookmarkEnd w:id="46"/>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7" w:name="_Toc71190773"/>
      <w:r>
        <w:t>Pengolahan Data Awal</w:t>
      </w:r>
      <w:bookmarkEnd w:id="47"/>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5EB13A67"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48"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4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w:t>
      </w:r>
      <w:r w:rsidR="00193E6B">
        <w:rPr>
          <w:rFonts w:ascii="Times New Roman" w:hAnsi="Times New Roman" w:cs="Times New Roman"/>
          <w:sz w:val="24"/>
          <w:szCs w:val="24"/>
        </w:rPr>
        <w:lastRenderedPageBreak/>
        <w:t xml:space="preserve">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DE1E23"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DE1E23"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DE1E23"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49" w:name="_Toc71190774"/>
      <w:r>
        <w:t>A</w:t>
      </w:r>
      <w:r w:rsidR="000A3EDD">
        <w:t>nalisis kebutuhan</w:t>
      </w:r>
      <w:bookmarkEnd w:id="49"/>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0" w:name="_Toc71190775"/>
      <w:r>
        <w:t>Kebutuhan Fungsional</w:t>
      </w:r>
      <w:bookmarkEnd w:id="50"/>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1" w:name="_Toc71190776"/>
      <w:r>
        <w:t>Kebutuhan Non Fungsional</w:t>
      </w:r>
      <w:bookmarkEnd w:id="51"/>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589AAAC7"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2" w:name="_Toc69323722"/>
      <w:bookmarkStart w:id="53" w:name="_Toc71190877"/>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2"/>
      <w:bookmarkEnd w:id="53"/>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12575ED9"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4" w:name="_Toc69323723"/>
      <w:bookmarkStart w:id="55" w:name="_Toc71190878"/>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4"/>
      <w:bookmarkEnd w:id="55"/>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6" w:name="_Toc71190777"/>
      <w:r>
        <w:t>Pe</w:t>
      </w:r>
      <w:r w:rsidR="0001426B">
        <w:t>mbuatan Model Klasifikasi</w:t>
      </w:r>
      <w:bookmarkEnd w:id="56"/>
    </w:p>
    <w:p w14:paraId="584D162C" w14:textId="7D70EE4C" w:rsidR="00DC371D" w:rsidRDefault="00DC371D" w:rsidP="00B0088F">
      <w:pPr>
        <w:pStyle w:val="SubBabBab3"/>
      </w:pPr>
      <w:bookmarkStart w:id="57" w:name="_Toc71190778"/>
      <w:r>
        <w:t>Preprocessing</w:t>
      </w:r>
      <w:bookmarkEnd w:id="57"/>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3BF7F3BD"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58" w:name="_Toc69323724"/>
      <w:bookmarkStart w:id="59" w:name="_Toc71190879"/>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58"/>
      <w:bookmarkEnd w:id="59"/>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3E64BFD7"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0" w:name="_Toc69323725"/>
      <w:bookmarkStart w:id="61" w:name="_Toc71190880"/>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0"/>
      <w:bookmarkEnd w:id="61"/>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DE1E23"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DE1E23"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1171C3C1"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2" w:name="_Toc69323726"/>
      <w:bookmarkStart w:id="63" w:name="_Toc71190881"/>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2"/>
      <w:bookmarkEnd w:id="63"/>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5FCBAD2D"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4" w:name="_Toc69323727"/>
      <w:bookmarkStart w:id="65" w:name="_Toc71190882"/>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4"/>
      <w:bookmarkEnd w:id="65"/>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66" w:name="_Toc71190779"/>
      <w:r>
        <w:t>Training</w:t>
      </w:r>
      <w:bookmarkEnd w:id="66"/>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11332388"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67"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67"/>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DE1E23"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DE1E23"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6A667424"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68" w:name="_Toc69323728"/>
      <w:bookmarkStart w:id="69" w:name="_Toc71190883"/>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68"/>
      <w:bookmarkEnd w:id="69"/>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578B19C3"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0" w:name="_Toc69323729"/>
      <w:bookmarkStart w:id="71" w:name="_Toc71190884"/>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0"/>
      <w:bookmarkEnd w:id="7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DE1E23"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DE1E23"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DE1E23"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DE1E23"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649010ED"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2" w:name="_Toc69323581"/>
      <w:bookmarkStart w:id="73"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2"/>
      <w:bookmarkEnd w:id="73"/>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DE1E23"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DE1E2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DE1E2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DE1E2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DE1E2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DE1E2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DE1E2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DE1E2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9AD6864"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4" w:name="_Toc69323582"/>
      <w:bookmarkStart w:id="75"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4"/>
      <w:bookmarkEnd w:id="75"/>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DE1E2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DE1E2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DE1E2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DE1E2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DE1E2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DE1E2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DE1E23"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1E82C7A"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76" w:name="_Toc69323583"/>
      <w:bookmarkStart w:id="77"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76"/>
      <w:bookmarkEnd w:id="77"/>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DE1E2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DE1E2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DE1E2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DE1E2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DE1E2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DE1E2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DE1E23"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E04AFF7"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78" w:name="_Toc69323584"/>
      <w:bookmarkStart w:id="79"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78"/>
      <w:bookmarkEnd w:id="79"/>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DE1E2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DE1E2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DE1E2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DE1E2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DE1E2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DE1E2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DE1E23"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BB8838A"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0" w:name="_Toc69323585"/>
      <w:bookmarkStart w:id="81"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0"/>
      <w:bookmarkEnd w:id="81"/>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DE1E2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DE1E2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DE1E2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DE1E2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DE1E2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DE1E2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DE1E23"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B101831"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2" w:name="_Toc69323586"/>
      <w:bookmarkStart w:id="83"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2"/>
      <w:bookmarkEnd w:id="83"/>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DE1E2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DE1E2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DE1E2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DE1E2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DE1E2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DE1E2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DE1E2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DE1E23"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AC6BC5E"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4" w:name="_Toc69323587"/>
      <w:bookmarkStart w:id="85"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4"/>
      <w:bookmarkEnd w:id="85"/>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DE1E2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DE1E2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DE1E2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DE1E2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DE1E2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DE1E23"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E7B953C"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6" w:name="_Toc69323588"/>
      <w:bookmarkStart w:id="87"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86"/>
      <w:bookmarkEnd w:id="87"/>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8E7247B"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88" w:name="_Toc69323589"/>
      <w:bookmarkStart w:id="89"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88"/>
      <w:bookmarkEnd w:id="89"/>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DE1E2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DE1E2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DE1E2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DE1E2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DE1E2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DE1E23"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05ED7CA9"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0" w:name="_Toc69323590"/>
      <w:bookmarkStart w:id="91"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0"/>
      <w:bookmarkEnd w:id="91"/>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DE1E2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DE1E2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DE1E2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DE1E2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DE1E2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DE1E23"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0BB452B"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2" w:name="_Toc69323591"/>
      <w:bookmarkStart w:id="93"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2"/>
      <w:bookmarkEnd w:id="93"/>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DE1E2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DE1E2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DE1E2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DE1E2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DE1E2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DE1E23"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C20AED1"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4" w:name="_Toc69323592"/>
      <w:bookmarkStart w:id="95"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4"/>
      <w:bookmarkEnd w:id="95"/>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DE1E2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DE1E2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DE1E2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DE1E2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DE1E2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DE1E2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DE1E23"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9515DDB"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6" w:name="_Toc69323593"/>
      <w:bookmarkStart w:id="97"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96"/>
      <w:bookmarkEnd w:id="97"/>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B41C6F3"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98" w:name="_Toc69323594"/>
      <w:bookmarkStart w:id="99"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98"/>
      <w:bookmarkEnd w:id="99"/>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DE1E2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DE1E2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DE1E2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DE1E2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DE1E2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DE1E23"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A2499AB"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0" w:name="_Toc69323595"/>
      <w:bookmarkStart w:id="101"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0"/>
      <w:bookmarkEnd w:id="101"/>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DE1E2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DE1E2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DE1E2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DE1E2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DE1E2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DE1E23"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719FB30"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2" w:name="_Toc69323596"/>
      <w:bookmarkStart w:id="103"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2"/>
      <w:bookmarkEnd w:id="103"/>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DE1E2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DE1E2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DE1E2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DE1E2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DE1E2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DE1E2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034D669"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4" w:name="_Toc69323597"/>
      <w:bookmarkStart w:id="105"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4"/>
      <w:bookmarkEnd w:id="105"/>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DE1E23"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DE1E23"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DE1E2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DE1E2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DE1E2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DE1E2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0570586B"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6" w:name="_Toc69323598"/>
      <w:bookmarkStart w:id="107"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6"/>
      <w:bookmarkEnd w:id="107"/>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DE1E23"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DE1E23"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DE1E23"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DE1E23"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DE1E2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DE1E2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DE1E2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DE1E2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DE1E2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68A66BA3"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08" w:name="_Toc69323730"/>
      <w:bookmarkStart w:id="109" w:name="_Toc71190885"/>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08"/>
      <w:bookmarkEnd w:id="10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DE1E23"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335280F"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0" w:name="_Toc69323599"/>
      <w:bookmarkStart w:id="111"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0"/>
      <w:bookmarkEnd w:id="111"/>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DE1E2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DE1E2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DE1E2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DE1E2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DE1E2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DE1E2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7D0A5B"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2" w:name="_Toc69323600"/>
      <w:bookmarkStart w:id="113"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2"/>
      <w:bookmarkEnd w:id="113"/>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DE1E2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DE1E2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DE1E2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DE1E2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DE1E2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DE1E23"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849A343"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601"/>
      <w:bookmarkStart w:id="115"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4"/>
      <w:bookmarkEnd w:id="115"/>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DE1E2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DE1E2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DE1E2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DE1E2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DE1E23"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0F990E8"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2"/>
      <w:bookmarkStart w:id="117"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16"/>
      <w:bookmarkEnd w:id="117"/>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DE1E2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DE1E2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DE1E2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DE1E2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DE1E23"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35F483A"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3"/>
      <w:bookmarkStart w:id="119"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18"/>
      <w:bookmarkEnd w:id="119"/>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DE1E2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DE1E2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DE1E2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DE1E2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DE1E23"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6B16B23"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4"/>
      <w:bookmarkStart w:id="121"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0"/>
      <w:bookmarkEnd w:id="121"/>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DE1E2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DE1E2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DE1E2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DE1E2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DE1E2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DE1E23"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D532BEA"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5"/>
      <w:bookmarkStart w:id="123"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2"/>
      <w:bookmarkEnd w:id="123"/>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DE1E23"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DE1E23"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DE1E23"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DE1E23"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35010A1"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4" w:name="_Toc69323606"/>
      <w:bookmarkStart w:id="125"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4"/>
      <w:bookmarkEnd w:id="125"/>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DE1E23"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DE1E23"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DE1E23"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86A7C52"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7"/>
      <w:bookmarkStart w:id="127"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26"/>
      <w:bookmarkEnd w:id="127"/>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DE1E23"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DE1E23"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DE1E23"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DE1E23"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8E24747"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8"/>
      <w:bookmarkStart w:id="129"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28"/>
      <w:bookmarkEnd w:id="129"/>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DE1E23"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DE1E23"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DE1E23"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DE1E23"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3E8A8448"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9"/>
      <w:bookmarkStart w:id="131"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0"/>
      <w:bookmarkEnd w:id="131"/>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DE1E23"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DE1E23"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DE1E23"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DE1E23"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4847FFB"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10"/>
      <w:bookmarkStart w:id="133"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2"/>
      <w:bookmarkEnd w:id="133"/>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DE1E23"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DE1E23"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DE1E23"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DE1E23"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1356932"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4" w:name="_Toc69323611"/>
      <w:bookmarkStart w:id="135"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4"/>
      <w:bookmarkEnd w:id="135"/>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DE1E23"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DE1E2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DE1E2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DE1E2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DE1E2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DE1E2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6B0DE84"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6" w:name="_Toc69323612"/>
      <w:bookmarkStart w:id="137"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6"/>
      <w:bookmarkEnd w:id="13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DE1E23"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DE1E2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DE1E2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DE1E2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DE1E2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38362E3E"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38" w:name="_Toc69323731"/>
      <w:bookmarkStart w:id="139" w:name="_Toc71190886"/>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38"/>
      <w:bookmarkEnd w:id="13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3B9E2507" w:rsidR="00F84465" w:rsidRDefault="000E2EEA" w:rsidP="00E214D0">
      <w:pPr>
        <w:pStyle w:val="Caption"/>
        <w:spacing w:after="0"/>
        <w:jc w:val="center"/>
        <w:rPr>
          <w:rFonts w:ascii="Times New Roman" w:hAnsi="Times New Roman" w:cs="Times New Roman"/>
          <w:i w:val="0"/>
          <w:iCs w:val="0"/>
          <w:color w:val="auto"/>
          <w:sz w:val="22"/>
          <w:szCs w:val="22"/>
        </w:rPr>
      </w:pPr>
      <w:bookmarkStart w:id="140" w:name="_Toc69323613"/>
      <w:bookmarkStart w:id="141"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0"/>
      <w:bookmarkEnd w:id="141"/>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2" w:name="_Toc71190780"/>
      <w:r>
        <w:t>Evaluasi</w:t>
      </w:r>
      <w:bookmarkEnd w:id="142"/>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3744F937"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3" w:name="_Toc69323732"/>
      <w:bookmarkStart w:id="144" w:name="_Toc71190887"/>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3"/>
      <w:bookmarkEnd w:id="14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44BDEA5E"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5" w:name="_Toc69323614"/>
      <w:bookmarkStart w:id="146"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5"/>
      <w:bookmarkEnd w:id="146"/>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47" w:name="_Toc71190781"/>
      <w:r>
        <w:t>Proses Desain</w:t>
      </w:r>
      <w:bookmarkEnd w:id="147"/>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48" w:name="_Toc71190782"/>
      <w:r>
        <w:t>Perancangan Sistem</w:t>
      </w:r>
      <w:bookmarkEnd w:id="148"/>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23138BD7"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49" w:name="_Toc69323615"/>
      <w:bookmarkStart w:id="150"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49"/>
      <w:bookmarkEnd w:id="150"/>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5C48309"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1" w:name="_Toc69323616"/>
      <w:bookmarkStart w:id="152"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1"/>
      <w:bookmarkEnd w:id="152"/>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3" w:name="_Toc71190783"/>
      <w:r>
        <w:t>Perancangan Proses</w:t>
      </w:r>
      <w:bookmarkEnd w:id="153"/>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795507E5"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4" w:name="_Toc69323617"/>
      <w:bookmarkStart w:id="155"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4"/>
      <w:bookmarkEnd w:id="155"/>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21CEB3A0"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56" w:name="_Toc69323618"/>
      <w:bookmarkStart w:id="157"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56"/>
      <w:bookmarkEnd w:id="157"/>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6B256990"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58" w:name="_Toc69323619"/>
      <w:bookmarkStart w:id="159"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58"/>
      <w:bookmarkEnd w:id="159"/>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4A680D49"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0" w:name="_Toc69323620"/>
      <w:bookmarkStart w:id="161"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0"/>
      <w:r w:rsidR="00A772EE">
        <w:rPr>
          <w:rFonts w:ascii="Times New Roman" w:hAnsi="Times New Roman" w:cs="Times New Roman"/>
          <w:i w:val="0"/>
          <w:iCs w:val="0"/>
          <w:color w:val="auto"/>
          <w:sz w:val="22"/>
          <w:szCs w:val="22"/>
        </w:rPr>
        <w:t>Identifikasi</w:t>
      </w:r>
      <w:bookmarkEnd w:id="161"/>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2" w:name="_Toc71190784"/>
      <w:r>
        <w:t>Perancangan Antarmuka</w:t>
      </w:r>
      <w:bookmarkEnd w:id="162"/>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7DC7557C"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3"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5" w:name="_Toc71190785"/>
      <w:r w:rsidRPr="00B0088F">
        <w:rPr>
          <w:rFonts w:ascii="Times New Roman" w:hAnsi="Times New Roman" w:cs="Times New Roman"/>
          <w:b/>
          <w:bCs/>
          <w:color w:val="auto"/>
          <w:sz w:val="28"/>
          <w:szCs w:val="28"/>
        </w:rPr>
        <w:lastRenderedPageBreak/>
        <w:t>DAFTAR PUSTAKA</w:t>
      </w:r>
      <w:bookmarkEnd w:id="164"/>
      <w:bookmarkEnd w:id="165"/>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66" w:name="_Toc71190786"/>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66"/>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71194" w14:textId="77777777" w:rsidR="00DE1E23" w:rsidRDefault="00DE1E23" w:rsidP="008463C9">
      <w:pPr>
        <w:spacing w:after="0" w:line="240" w:lineRule="auto"/>
      </w:pPr>
      <w:r>
        <w:separator/>
      </w:r>
    </w:p>
  </w:endnote>
  <w:endnote w:type="continuationSeparator" w:id="0">
    <w:p w14:paraId="02D45263" w14:textId="77777777" w:rsidR="00DE1E23" w:rsidRDefault="00DE1E23"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A77B8" w14:textId="77777777" w:rsidR="00DE1E23" w:rsidRDefault="00DE1E23" w:rsidP="008463C9">
      <w:pPr>
        <w:spacing w:after="0" w:line="240" w:lineRule="auto"/>
      </w:pPr>
      <w:r>
        <w:separator/>
      </w:r>
    </w:p>
  </w:footnote>
  <w:footnote w:type="continuationSeparator" w:id="0">
    <w:p w14:paraId="0E2452D0" w14:textId="77777777" w:rsidR="00DE1E23" w:rsidRDefault="00DE1E23"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DBF"/>
    <w:rsid w:val="00064467"/>
    <w:rsid w:val="00064543"/>
    <w:rsid w:val="00064572"/>
    <w:rsid w:val="00065886"/>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43E5"/>
    <w:rsid w:val="0010441B"/>
    <w:rsid w:val="00104632"/>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60898"/>
    <w:rsid w:val="001617A4"/>
    <w:rsid w:val="0016228B"/>
    <w:rsid w:val="00162F55"/>
    <w:rsid w:val="001638E1"/>
    <w:rsid w:val="001644B0"/>
    <w:rsid w:val="00165111"/>
    <w:rsid w:val="00165318"/>
    <w:rsid w:val="00165636"/>
    <w:rsid w:val="00165B67"/>
    <w:rsid w:val="00165E17"/>
    <w:rsid w:val="001661B9"/>
    <w:rsid w:val="00166AE5"/>
    <w:rsid w:val="00167432"/>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E6B"/>
    <w:rsid w:val="001941F8"/>
    <w:rsid w:val="001943F6"/>
    <w:rsid w:val="00194815"/>
    <w:rsid w:val="001961C3"/>
    <w:rsid w:val="00196C14"/>
    <w:rsid w:val="00196D0D"/>
    <w:rsid w:val="00196DEA"/>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C6F"/>
    <w:rsid w:val="002051A4"/>
    <w:rsid w:val="00205356"/>
    <w:rsid w:val="0020577E"/>
    <w:rsid w:val="00206017"/>
    <w:rsid w:val="00206D79"/>
    <w:rsid w:val="00206DCC"/>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D43"/>
    <w:rsid w:val="00223D55"/>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DF1"/>
    <w:rsid w:val="002E709E"/>
    <w:rsid w:val="002E7764"/>
    <w:rsid w:val="002F0A70"/>
    <w:rsid w:val="002F1FA4"/>
    <w:rsid w:val="002F2295"/>
    <w:rsid w:val="002F22B1"/>
    <w:rsid w:val="002F2DC9"/>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20231"/>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E93"/>
    <w:rsid w:val="003A2EF5"/>
    <w:rsid w:val="003A390E"/>
    <w:rsid w:val="003A4471"/>
    <w:rsid w:val="003A688C"/>
    <w:rsid w:val="003A6F5B"/>
    <w:rsid w:val="003A7643"/>
    <w:rsid w:val="003B03ED"/>
    <w:rsid w:val="003B0D11"/>
    <w:rsid w:val="003B10D6"/>
    <w:rsid w:val="003B1C83"/>
    <w:rsid w:val="003B2170"/>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28C4"/>
    <w:rsid w:val="004737BE"/>
    <w:rsid w:val="004740F5"/>
    <w:rsid w:val="00474C13"/>
    <w:rsid w:val="0047505D"/>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7267"/>
    <w:rsid w:val="0048791E"/>
    <w:rsid w:val="004907A2"/>
    <w:rsid w:val="00491ECD"/>
    <w:rsid w:val="004921A4"/>
    <w:rsid w:val="004926F5"/>
    <w:rsid w:val="004927DB"/>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4BD9"/>
    <w:rsid w:val="004C5CF7"/>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B2E"/>
    <w:rsid w:val="005E7CE6"/>
    <w:rsid w:val="005F0A83"/>
    <w:rsid w:val="005F0B79"/>
    <w:rsid w:val="005F0E6E"/>
    <w:rsid w:val="005F212E"/>
    <w:rsid w:val="005F21E6"/>
    <w:rsid w:val="005F26DB"/>
    <w:rsid w:val="005F3109"/>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E2E"/>
    <w:rsid w:val="00705450"/>
    <w:rsid w:val="007068ED"/>
    <w:rsid w:val="007071BE"/>
    <w:rsid w:val="00707CF1"/>
    <w:rsid w:val="00707EDC"/>
    <w:rsid w:val="0071051E"/>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FEB"/>
    <w:rsid w:val="0077716D"/>
    <w:rsid w:val="007802C3"/>
    <w:rsid w:val="0078078E"/>
    <w:rsid w:val="0078088F"/>
    <w:rsid w:val="007824FA"/>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98E"/>
    <w:rsid w:val="007B5B2C"/>
    <w:rsid w:val="007B5E9B"/>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6CD"/>
    <w:rsid w:val="007D1717"/>
    <w:rsid w:val="007D1810"/>
    <w:rsid w:val="007D1C3E"/>
    <w:rsid w:val="007D2167"/>
    <w:rsid w:val="007D27C5"/>
    <w:rsid w:val="007D3B71"/>
    <w:rsid w:val="007D4666"/>
    <w:rsid w:val="007D4C88"/>
    <w:rsid w:val="007D4F89"/>
    <w:rsid w:val="007D5851"/>
    <w:rsid w:val="007D5B3F"/>
    <w:rsid w:val="007D5BFF"/>
    <w:rsid w:val="007D6C09"/>
    <w:rsid w:val="007D7447"/>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7047"/>
    <w:rsid w:val="008074FD"/>
    <w:rsid w:val="00807925"/>
    <w:rsid w:val="00807F74"/>
    <w:rsid w:val="00810CA9"/>
    <w:rsid w:val="00810E31"/>
    <w:rsid w:val="00811ADB"/>
    <w:rsid w:val="00811B23"/>
    <w:rsid w:val="00811D5E"/>
    <w:rsid w:val="00811F57"/>
    <w:rsid w:val="00812171"/>
    <w:rsid w:val="00812B98"/>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1DB"/>
    <w:rsid w:val="00864BBA"/>
    <w:rsid w:val="008659D5"/>
    <w:rsid w:val="00865D69"/>
    <w:rsid w:val="0086677C"/>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7FE4"/>
    <w:rsid w:val="008E014C"/>
    <w:rsid w:val="008E0339"/>
    <w:rsid w:val="008E098D"/>
    <w:rsid w:val="008E0D89"/>
    <w:rsid w:val="008E16B6"/>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43D"/>
    <w:rsid w:val="00940770"/>
    <w:rsid w:val="00941A63"/>
    <w:rsid w:val="00941DDC"/>
    <w:rsid w:val="0094275F"/>
    <w:rsid w:val="00942821"/>
    <w:rsid w:val="00942951"/>
    <w:rsid w:val="00942C6D"/>
    <w:rsid w:val="009435B7"/>
    <w:rsid w:val="009448A5"/>
    <w:rsid w:val="0094491A"/>
    <w:rsid w:val="00945208"/>
    <w:rsid w:val="00945429"/>
    <w:rsid w:val="0094557E"/>
    <w:rsid w:val="009469B5"/>
    <w:rsid w:val="0094755C"/>
    <w:rsid w:val="00947A51"/>
    <w:rsid w:val="00950222"/>
    <w:rsid w:val="00950B10"/>
    <w:rsid w:val="00950B1A"/>
    <w:rsid w:val="009513EF"/>
    <w:rsid w:val="009516F3"/>
    <w:rsid w:val="00952154"/>
    <w:rsid w:val="0095228D"/>
    <w:rsid w:val="00952D0B"/>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FC6"/>
    <w:rsid w:val="009809B5"/>
    <w:rsid w:val="00981C36"/>
    <w:rsid w:val="00981FF7"/>
    <w:rsid w:val="0098270A"/>
    <w:rsid w:val="00982A43"/>
    <w:rsid w:val="00982D64"/>
    <w:rsid w:val="00982D76"/>
    <w:rsid w:val="00982F86"/>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D4A"/>
    <w:rsid w:val="009F4FCF"/>
    <w:rsid w:val="009F6170"/>
    <w:rsid w:val="009F64B3"/>
    <w:rsid w:val="009F720B"/>
    <w:rsid w:val="009F720E"/>
    <w:rsid w:val="009F78FB"/>
    <w:rsid w:val="009F7DA3"/>
    <w:rsid w:val="00A01004"/>
    <w:rsid w:val="00A01CE1"/>
    <w:rsid w:val="00A027A1"/>
    <w:rsid w:val="00A028D4"/>
    <w:rsid w:val="00A02BED"/>
    <w:rsid w:val="00A02EEB"/>
    <w:rsid w:val="00A03A6C"/>
    <w:rsid w:val="00A04824"/>
    <w:rsid w:val="00A04952"/>
    <w:rsid w:val="00A04BA1"/>
    <w:rsid w:val="00A05415"/>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30B5"/>
    <w:rsid w:val="00A44408"/>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B85"/>
    <w:rsid w:val="00A71EC5"/>
    <w:rsid w:val="00A724A5"/>
    <w:rsid w:val="00A72E6B"/>
    <w:rsid w:val="00A7343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794E"/>
    <w:rsid w:val="00AC79BD"/>
    <w:rsid w:val="00AC7EE8"/>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91C"/>
    <w:rsid w:val="00B146C8"/>
    <w:rsid w:val="00B14854"/>
    <w:rsid w:val="00B14F9E"/>
    <w:rsid w:val="00B151AF"/>
    <w:rsid w:val="00B15B97"/>
    <w:rsid w:val="00B16472"/>
    <w:rsid w:val="00B16AB6"/>
    <w:rsid w:val="00B16BE1"/>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A6A"/>
    <w:rsid w:val="00B70427"/>
    <w:rsid w:val="00B71AD7"/>
    <w:rsid w:val="00B71D3D"/>
    <w:rsid w:val="00B71DC2"/>
    <w:rsid w:val="00B7258C"/>
    <w:rsid w:val="00B728B0"/>
    <w:rsid w:val="00B72B3B"/>
    <w:rsid w:val="00B72FA0"/>
    <w:rsid w:val="00B73D9E"/>
    <w:rsid w:val="00B741DD"/>
    <w:rsid w:val="00B746DC"/>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BDE"/>
    <w:rsid w:val="00CE46B7"/>
    <w:rsid w:val="00CE4F1F"/>
    <w:rsid w:val="00CE57E3"/>
    <w:rsid w:val="00CE6788"/>
    <w:rsid w:val="00CE775F"/>
    <w:rsid w:val="00CE781F"/>
    <w:rsid w:val="00CE796B"/>
    <w:rsid w:val="00CE7BB8"/>
    <w:rsid w:val="00CE7DF9"/>
    <w:rsid w:val="00CF07B2"/>
    <w:rsid w:val="00CF089E"/>
    <w:rsid w:val="00CF11A8"/>
    <w:rsid w:val="00CF2B9B"/>
    <w:rsid w:val="00CF3F51"/>
    <w:rsid w:val="00CF4442"/>
    <w:rsid w:val="00CF5892"/>
    <w:rsid w:val="00CF5AD5"/>
    <w:rsid w:val="00CF6280"/>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29AE"/>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E7E"/>
    <w:rsid w:val="00D3121C"/>
    <w:rsid w:val="00D31D0D"/>
    <w:rsid w:val="00D3257F"/>
    <w:rsid w:val="00D327E2"/>
    <w:rsid w:val="00D32F79"/>
    <w:rsid w:val="00D3330D"/>
    <w:rsid w:val="00D33A1F"/>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A7E"/>
    <w:rsid w:val="00D84A7F"/>
    <w:rsid w:val="00D84AD0"/>
    <w:rsid w:val="00D84C88"/>
    <w:rsid w:val="00D8564F"/>
    <w:rsid w:val="00D86021"/>
    <w:rsid w:val="00D86BD0"/>
    <w:rsid w:val="00D87286"/>
    <w:rsid w:val="00D87D3D"/>
    <w:rsid w:val="00D901C8"/>
    <w:rsid w:val="00D91ACC"/>
    <w:rsid w:val="00D91B9B"/>
    <w:rsid w:val="00D91E54"/>
    <w:rsid w:val="00D93770"/>
    <w:rsid w:val="00D94B00"/>
    <w:rsid w:val="00D95E09"/>
    <w:rsid w:val="00D95FAB"/>
    <w:rsid w:val="00D965C6"/>
    <w:rsid w:val="00D96D5D"/>
    <w:rsid w:val="00DA086C"/>
    <w:rsid w:val="00DA0CC1"/>
    <w:rsid w:val="00DA0E49"/>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23"/>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D61"/>
    <w:rsid w:val="00DF1FBF"/>
    <w:rsid w:val="00DF2142"/>
    <w:rsid w:val="00DF3952"/>
    <w:rsid w:val="00DF3A5E"/>
    <w:rsid w:val="00DF4061"/>
    <w:rsid w:val="00DF4A4C"/>
    <w:rsid w:val="00DF4C4E"/>
    <w:rsid w:val="00DF57D0"/>
    <w:rsid w:val="00DF57FA"/>
    <w:rsid w:val="00DF5D15"/>
    <w:rsid w:val="00DF5D39"/>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B2E"/>
    <w:rsid w:val="00E41FF6"/>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4D9C"/>
    <w:rsid w:val="00EE52F7"/>
    <w:rsid w:val="00EE536C"/>
    <w:rsid w:val="00EE5692"/>
    <w:rsid w:val="00EE5F1B"/>
    <w:rsid w:val="00EE6569"/>
    <w:rsid w:val="00EE6CAB"/>
    <w:rsid w:val="00EE763E"/>
    <w:rsid w:val="00EE7B88"/>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61E"/>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B05"/>
    <w:rsid w:val="00FF1017"/>
    <w:rsid w:val="00FF1BB8"/>
    <w:rsid w:val="00FF1CF5"/>
    <w:rsid w:val="00FF30BA"/>
    <w:rsid w:val="00FF3316"/>
    <w:rsid w:val="00FF336B"/>
    <w:rsid w:val="00FF36AB"/>
    <w:rsid w:val="00FF3750"/>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1</TotalTime>
  <Pages>80</Pages>
  <Words>40680</Words>
  <Characters>231876</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589</cp:revision>
  <cp:lastPrinted>2021-07-06T08:20:00Z</cp:lastPrinted>
  <dcterms:created xsi:type="dcterms:W3CDTF">2021-03-18T07:48:00Z</dcterms:created>
  <dcterms:modified xsi:type="dcterms:W3CDTF">2021-07-08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